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79"/>
        <w:gridCol w:w="946"/>
        <w:gridCol w:w="1248"/>
        <w:gridCol w:w="587"/>
        <w:gridCol w:w="1174"/>
        <w:gridCol w:w="788"/>
        <w:gridCol w:w="1298"/>
        <w:gridCol w:w="3101"/>
        <w:gridCol w:w="2629"/>
        <w:gridCol w:w="508"/>
      </w:tblGrid>
      <w:tr w:rsidR="009D1C4B"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9D1C4B" w:rsidRPr="0001000C" w:rsidRDefault="009D1C4B" w:rsidP="009D1C4B">
            <w:pPr>
              <w:jc w:val="center"/>
              <w:rPr>
                <w:sz w:val="18"/>
                <w:szCs w:val="18"/>
              </w:rPr>
            </w:pPr>
            <w:r>
              <w:rPr>
                <w:sz w:val="18"/>
                <w:szCs w:val="18"/>
              </w:rPr>
              <w:t>Authors</w:t>
            </w:r>
          </w:p>
        </w:tc>
        <w:tc>
          <w:tcPr>
            <w:tcW w:w="0" w:type="auto"/>
          </w:tcPr>
          <w:p w14:paraId="5570998B" w14:textId="77777777" w:rsidR="009D1C4B"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BBF468E"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D1C4B" w:rsidRPr="0001000C"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D1C4B" w:rsidRPr="00185B11" w:rsidRDefault="009D1C4B"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9D1C4B" w:rsidRPr="0001000C" w14:paraId="2B46112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9D1C4B" w:rsidRPr="00185B11" w:rsidRDefault="009D1C4B" w:rsidP="009D1C4B">
            <w:pPr>
              <w:jc w:val="center"/>
              <w:rPr>
                <w:sz w:val="18"/>
                <w:szCs w:val="18"/>
              </w:rPr>
            </w:pPr>
            <w:r>
              <w:rPr>
                <w:sz w:val="18"/>
                <w:szCs w:val="18"/>
              </w:rPr>
              <w:t xml:space="preserve">Ahmed </w:t>
            </w:r>
            <w:r w:rsidRPr="0019367D">
              <w:rPr>
                <w:i/>
                <w:sz w:val="18"/>
                <w:szCs w:val="18"/>
              </w:rPr>
              <w:t>et al.</w:t>
            </w:r>
          </w:p>
        </w:tc>
        <w:tc>
          <w:tcPr>
            <w:tcW w:w="0" w:type="auto"/>
          </w:tcPr>
          <w:p w14:paraId="15B63E31" w14:textId="77777777" w:rsidR="009D1C4B" w:rsidRPr="00F03FD6"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0B7CAD14" w14:textId="7D2F063A" w:rsidR="009D1C4B" w:rsidRPr="009F23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9D1C4B" w:rsidRPr="0001000C" w14:paraId="2CB50A8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9D1C4B" w:rsidRPr="00185B11" w:rsidRDefault="009D1C4B" w:rsidP="009D1C4B">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1179AD21" w14:textId="77777777" w:rsidR="009D1C4B" w:rsidRPr="00F03FD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6F46">
              <w:rPr>
                <w:sz w:val="18"/>
                <w:szCs w:val="18"/>
              </w:rPr>
              <w:t>32127198</w:t>
            </w:r>
          </w:p>
        </w:tc>
        <w:tc>
          <w:tcPr>
            <w:tcW w:w="0" w:type="auto"/>
          </w:tcPr>
          <w:p w14:paraId="03F39087" w14:textId="77777777" w:rsidR="009D1C4B" w:rsidRPr="009F239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9D1C4B" w:rsidRPr="0001000C" w14:paraId="1C1E866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9D1C4B" w:rsidRPr="00185B11" w:rsidRDefault="009D1C4B"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2B8BE920"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shd w:val="clear" w:color="auto" w:fill="E7E6E6" w:themeFill="background2"/>
          </w:tcPr>
          <w:p w14:paraId="317B4D0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9D1C4B" w:rsidRPr="0001000C" w14:paraId="503C5E3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9D1C4B" w:rsidRPr="00185B11" w:rsidRDefault="009D1C4B" w:rsidP="009D1C4B">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2C5D9CDB" w14:textId="77777777" w:rsidR="009D1C4B" w:rsidRPr="00F03FD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126F">
              <w:rPr>
                <w:sz w:val="18"/>
                <w:szCs w:val="18"/>
              </w:rPr>
              <w:t>20970624</w:t>
            </w:r>
          </w:p>
        </w:tc>
        <w:tc>
          <w:tcPr>
            <w:tcW w:w="0" w:type="auto"/>
          </w:tcPr>
          <w:p w14:paraId="1E574857" w14:textId="77777777" w:rsidR="009D1C4B" w:rsidRPr="009F239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9D1C4B" w:rsidRPr="0001000C" w14:paraId="2ECB7D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9D1C4B" w:rsidRDefault="009D1C4B" w:rsidP="009D1C4B">
            <w:pPr>
              <w:jc w:val="center"/>
              <w:rPr>
                <w:sz w:val="18"/>
                <w:szCs w:val="18"/>
              </w:rPr>
            </w:pPr>
            <w:r>
              <w:rPr>
                <w:sz w:val="18"/>
                <w:szCs w:val="18"/>
              </w:rPr>
              <w:t xml:space="preserve">Asci </w:t>
            </w:r>
            <w:r w:rsidRPr="0039771D">
              <w:rPr>
                <w:i/>
                <w:sz w:val="18"/>
                <w:szCs w:val="18"/>
              </w:rPr>
              <w:t>et al.</w:t>
            </w:r>
          </w:p>
        </w:tc>
        <w:tc>
          <w:tcPr>
            <w:tcW w:w="0" w:type="auto"/>
          </w:tcPr>
          <w:p w14:paraId="3DAB1370" w14:textId="77777777" w:rsidR="009D1C4B" w:rsidRPr="0004209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67158E5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1A9059A3"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9D1C4B" w:rsidRPr="0001000C" w14:paraId="6C2680E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9D1C4B" w:rsidRDefault="009D1C4B" w:rsidP="009D1C4B">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0F4E68CF" w14:textId="77777777" w:rsidR="009D1C4B" w:rsidRPr="003D277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4E17748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9D1C4B" w:rsidRPr="0001000C" w14:paraId="305A01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9D1C4B" w:rsidRDefault="009D1C4B" w:rsidP="009D1C4B">
            <w:pPr>
              <w:jc w:val="center"/>
              <w:rPr>
                <w:sz w:val="18"/>
                <w:szCs w:val="18"/>
              </w:rPr>
            </w:pPr>
            <w:r>
              <w:rPr>
                <w:sz w:val="18"/>
                <w:szCs w:val="18"/>
              </w:rPr>
              <w:t xml:space="preserve">Bae </w:t>
            </w:r>
            <w:r w:rsidRPr="00E25D00">
              <w:rPr>
                <w:i/>
                <w:sz w:val="18"/>
                <w:szCs w:val="18"/>
              </w:rPr>
              <w:t>et al.</w:t>
            </w:r>
          </w:p>
        </w:tc>
        <w:tc>
          <w:tcPr>
            <w:tcW w:w="0" w:type="auto"/>
          </w:tcPr>
          <w:p w14:paraId="41B4A2CC" w14:textId="77777777" w:rsidR="009D1C4B" w:rsidRPr="00E26FA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49D643A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9D1C4B" w:rsidRPr="00326F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9D1C4B" w:rsidRPr="0001000C" w14:paraId="342924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9D1C4B" w:rsidRDefault="009D1C4B" w:rsidP="009D1C4B">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64690F81"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EB5">
              <w:rPr>
                <w:sz w:val="18"/>
                <w:szCs w:val="18"/>
              </w:rPr>
              <w:t>14981445</w:t>
            </w:r>
          </w:p>
        </w:tc>
        <w:tc>
          <w:tcPr>
            <w:tcW w:w="0" w:type="auto"/>
          </w:tcPr>
          <w:p w14:paraId="2D84C153"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9D1C4B" w:rsidRPr="0001000C" w14:paraId="55B23BD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9D1C4B" w:rsidRPr="00497A88" w:rsidRDefault="009D1C4B" w:rsidP="009D1C4B">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799BF578" w14:textId="77777777" w:rsidR="009D1C4B" w:rsidRPr="00497A8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6F24F440" w14:textId="43F1C251"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9D1C4B" w:rsidRPr="0001000C" w14:paraId="7D2B52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9D1C4B" w:rsidRDefault="009D1C4B" w:rsidP="009D1C4B">
            <w:pPr>
              <w:jc w:val="center"/>
              <w:rPr>
                <w:sz w:val="18"/>
                <w:szCs w:val="18"/>
              </w:rPr>
            </w:pPr>
            <w:r>
              <w:rPr>
                <w:sz w:val="18"/>
                <w:szCs w:val="18"/>
              </w:rPr>
              <w:t xml:space="preserve">Bundy </w:t>
            </w:r>
            <w:r w:rsidRPr="000304EE">
              <w:rPr>
                <w:i/>
                <w:sz w:val="18"/>
                <w:szCs w:val="18"/>
              </w:rPr>
              <w:t>et al.</w:t>
            </w:r>
          </w:p>
        </w:tc>
        <w:tc>
          <w:tcPr>
            <w:tcW w:w="0" w:type="auto"/>
          </w:tcPr>
          <w:p w14:paraId="7C95C4E4" w14:textId="77777777" w:rsidR="009D1C4B" w:rsidRPr="004F0D3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304EE">
              <w:rPr>
                <w:sz w:val="18"/>
                <w:szCs w:val="18"/>
              </w:rPr>
              <w:t>31658949</w:t>
            </w:r>
          </w:p>
        </w:tc>
        <w:tc>
          <w:tcPr>
            <w:tcW w:w="0" w:type="auto"/>
          </w:tcPr>
          <w:p w14:paraId="18AF6627" w14:textId="3B2BE43B"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 (CRIC)</w:t>
            </w:r>
          </w:p>
        </w:tc>
        <w:tc>
          <w:tcPr>
            <w:tcW w:w="0" w:type="auto"/>
          </w:tcPr>
          <w:p w14:paraId="1BEE9B7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9D1C4B" w:rsidRPr="000304E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9D1C4B" w:rsidRPr="0001000C" w14:paraId="3FAB165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9D1C4B" w:rsidRDefault="009D1C4B" w:rsidP="009D1C4B">
            <w:pPr>
              <w:jc w:val="center"/>
              <w:rPr>
                <w:sz w:val="18"/>
                <w:szCs w:val="18"/>
              </w:rPr>
            </w:pPr>
            <w:r>
              <w:rPr>
                <w:sz w:val="18"/>
                <w:szCs w:val="18"/>
              </w:rPr>
              <w:t xml:space="preserve">Chandra </w:t>
            </w:r>
            <w:r w:rsidRPr="00983E7C">
              <w:rPr>
                <w:i/>
                <w:sz w:val="18"/>
                <w:szCs w:val="18"/>
              </w:rPr>
              <w:t>et al.</w:t>
            </w:r>
          </w:p>
        </w:tc>
        <w:tc>
          <w:tcPr>
            <w:tcW w:w="0" w:type="auto"/>
          </w:tcPr>
          <w:p w14:paraId="72EC5505" w14:textId="77777777" w:rsidR="009D1C4B" w:rsidRPr="00776769"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3E7C">
              <w:rPr>
                <w:sz w:val="18"/>
                <w:szCs w:val="18"/>
              </w:rPr>
              <w:t>32129206</w:t>
            </w:r>
          </w:p>
        </w:tc>
        <w:tc>
          <w:tcPr>
            <w:tcW w:w="0" w:type="auto"/>
          </w:tcPr>
          <w:p w14:paraId="6F86899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9D1C4B" w:rsidRPr="0001000C" w14:paraId="3CA3777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9D1C4B" w:rsidRDefault="009D1C4B" w:rsidP="009D1C4B">
            <w:pPr>
              <w:jc w:val="center"/>
              <w:rPr>
                <w:sz w:val="18"/>
                <w:szCs w:val="18"/>
              </w:rPr>
            </w:pPr>
            <w:r>
              <w:rPr>
                <w:sz w:val="18"/>
                <w:szCs w:val="18"/>
              </w:rPr>
              <w:lastRenderedPageBreak/>
              <w:t xml:space="preserve">Chang </w:t>
            </w:r>
            <w:r w:rsidRPr="00D52602">
              <w:rPr>
                <w:i/>
                <w:iCs/>
                <w:sz w:val="18"/>
                <w:szCs w:val="18"/>
              </w:rPr>
              <w:t>et al</w:t>
            </w:r>
          </w:p>
        </w:tc>
        <w:tc>
          <w:tcPr>
            <w:tcW w:w="0" w:type="auto"/>
            <w:shd w:val="clear" w:color="auto" w:fill="E7E6E6" w:themeFill="background2"/>
          </w:tcPr>
          <w:p w14:paraId="62B50A0F"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2169112</w:t>
            </w:r>
          </w:p>
        </w:tc>
        <w:tc>
          <w:tcPr>
            <w:tcW w:w="0" w:type="auto"/>
            <w:shd w:val="clear" w:color="auto" w:fill="E7E6E6" w:themeFill="background2"/>
          </w:tcPr>
          <w:p w14:paraId="564FC80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D1C4B" w:rsidRPr="002667E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9D1C4B" w:rsidRPr="0001000C" w14:paraId="445078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9D1C4B" w:rsidRDefault="009D1C4B" w:rsidP="009D1C4B">
            <w:pPr>
              <w:jc w:val="center"/>
              <w:rPr>
                <w:sz w:val="18"/>
                <w:szCs w:val="18"/>
              </w:rPr>
            </w:pPr>
            <w:r>
              <w:rPr>
                <w:sz w:val="18"/>
                <w:szCs w:val="18"/>
              </w:rPr>
              <w:t xml:space="preserve">Chao </w:t>
            </w:r>
            <w:r w:rsidRPr="00A9158D">
              <w:rPr>
                <w:i/>
                <w:sz w:val="18"/>
                <w:szCs w:val="18"/>
              </w:rPr>
              <w:t>et al.</w:t>
            </w:r>
          </w:p>
        </w:tc>
        <w:tc>
          <w:tcPr>
            <w:tcW w:w="0" w:type="auto"/>
          </w:tcPr>
          <w:p w14:paraId="1773C570" w14:textId="77777777" w:rsidR="009D1C4B" w:rsidRPr="002225F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EB8">
              <w:rPr>
                <w:sz w:val="18"/>
                <w:szCs w:val="18"/>
              </w:rPr>
              <w:t>32866261</w:t>
            </w:r>
          </w:p>
        </w:tc>
        <w:tc>
          <w:tcPr>
            <w:tcW w:w="0" w:type="auto"/>
          </w:tcPr>
          <w:p w14:paraId="4F6A1A5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9D1C4B" w:rsidRPr="007D4C4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017A1A52" w14:textId="5474D56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9D1C4B" w:rsidRPr="0001000C" w14:paraId="492BB5B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9D1C4B" w:rsidRDefault="009D1C4B" w:rsidP="009D1C4B">
            <w:pPr>
              <w:jc w:val="center"/>
              <w:rPr>
                <w:sz w:val="18"/>
                <w:szCs w:val="18"/>
              </w:rPr>
            </w:pPr>
            <w:r>
              <w:rPr>
                <w:sz w:val="18"/>
                <w:szCs w:val="18"/>
              </w:rPr>
              <w:t xml:space="preserve">Chao </w:t>
            </w:r>
            <w:r w:rsidRPr="00FB6D9B">
              <w:rPr>
                <w:i/>
                <w:sz w:val="18"/>
                <w:szCs w:val="18"/>
              </w:rPr>
              <w:t>et al.</w:t>
            </w:r>
          </w:p>
        </w:tc>
        <w:tc>
          <w:tcPr>
            <w:tcW w:w="0" w:type="auto"/>
          </w:tcPr>
          <w:p w14:paraId="63DECB9B" w14:textId="77777777" w:rsidR="009D1C4B" w:rsidRPr="00994EB8"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D9B">
              <w:rPr>
                <w:sz w:val="18"/>
                <w:szCs w:val="18"/>
              </w:rPr>
              <w:t>28522697</w:t>
            </w:r>
          </w:p>
        </w:tc>
        <w:tc>
          <w:tcPr>
            <w:tcW w:w="0" w:type="auto"/>
          </w:tcPr>
          <w:p w14:paraId="7535EC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2540EF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5DCE29F0"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9D1C4B" w:rsidRPr="0001000C" w14:paraId="7D55F21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9D1C4B" w:rsidRPr="00185B11" w:rsidRDefault="009D1C4B" w:rsidP="009D1C4B">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47A8FBCF"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0DE7">
              <w:rPr>
                <w:sz w:val="18"/>
                <w:szCs w:val="18"/>
              </w:rPr>
              <w:t>24473732</w:t>
            </w:r>
          </w:p>
        </w:tc>
        <w:tc>
          <w:tcPr>
            <w:tcW w:w="0" w:type="auto"/>
          </w:tcPr>
          <w:p w14:paraId="38D100ED" w14:textId="2993FC68"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51D5DF0"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9D1C4B" w:rsidRPr="0001000C" w14:paraId="3FFF12C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9D1C4B" w:rsidRDefault="009D1C4B" w:rsidP="009D1C4B">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4A8BB2F0"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8036114</w:t>
            </w:r>
          </w:p>
        </w:tc>
        <w:tc>
          <w:tcPr>
            <w:tcW w:w="0" w:type="auto"/>
            <w:shd w:val="clear" w:color="auto" w:fill="E7E6E6" w:themeFill="background2"/>
          </w:tcPr>
          <w:p w14:paraId="6C5C8224" w14:textId="77777777" w:rsidR="009D1C4B" w:rsidRPr="00893BF2"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9D1C4B" w:rsidRPr="0001000C" w14:paraId="3BB54D5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9D1C4B" w:rsidRDefault="009D1C4B" w:rsidP="009D1C4B">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48EC5317" w14:textId="77777777" w:rsidR="009D1C4B" w:rsidRPr="00430D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28329057</w:t>
            </w:r>
          </w:p>
        </w:tc>
        <w:tc>
          <w:tcPr>
            <w:tcW w:w="0" w:type="auto"/>
          </w:tcPr>
          <w:p w14:paraId="2D3C69FB" w14:textId="2134152F"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9D1C4B" w:rsidRPr="004463C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9D1C4B" w:rsidRPr="0001000C" w14:paraId="0E34BE8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9D1C4B" w:rsidRDefault="009D1C4B" w:rsidP="009D1C4B">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10C1E638"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0237457</w:t>
            </w:r>
          </w:p>
        </w:tc>
        <w:tc>
          <w:tcPr>
            <w:tcW w:w="0" w:type="auto"/>
            <w:shd w:val="clear" w:color="auto" w:fill="E7E6E6" w:themeFill="background2"/>
          </w:tcPr>
          <w:p w14:paraId="79A9BF1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1B97FCE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9D1C4B" w:rsidRPr="00E70D3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9D1C4B" w:rsidRPr="0001000C" w14:paraId="604C898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9D1C4B" w:rsidRDefault="009D1C4B" w:rsidP="009D1C4B">
            <w:pPr>
              <w:jc w:val="center"/>
              <w:rPr>
                <w:sz w:val="18"/>
                <w:szCs w:val="18"/>
              </w:rPr>
            </w:pPr>
            <w:r>
              <w:rPr>
                <w:sz w:val="18"/>
                <w:szCs w:val="18"/>
              </w:rPr>
              <w:t xml:space="preserve">Choi </w:t>
            </w:r>
            <w:r w:rsidRPr="0014640E">
              <w:rPr>
                <w:i/>
                <w:sz w:val="18"/>
                <w:szCs w:val="18"/>
              </w:rPr>
              <w:t>et al.</w:t>
            </w:r>
          </w:p>
        </w:tc>
        <w:tc>
          <w:tcPr>
            <w:tcW w:w="0" w:type="auto"/>
          </w:tcPr>
          <w:p w14:paraId="4CF65A26" w14:textId="77777777" w:rsidR="009D1C4B" w:rsidRPr="0083684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21ED548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9D1C4B" w:rsidRPr="0083684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9D1C4B" w:rsidRPr="0001000C" w14:paraId="024BE85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9D1C4B" w:rsidRDefault="009D1C4B" w:rsidP="009D1C4B">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399A3D63" w14:textId="77777777" w:rsidR="009D1C4B" w:rsidRPr="00430DE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0" w:type="auto"/>
            <w:shd w:val="clear" w:color="auto" w:fill="E7E6E6" w:themeFill="background2"/>
          </w:tcPr>
          <w:p w14:paraId="6D31CD1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9D1C4B" w:rsidRPr="0001000C" w14:paraId="041325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9D1C4B" w:rsidRPr="00AE0ADA" w:rsidRDefault="009D1C4B" w:rsidP="009D1C4B">
            <w:pPr>
              <w:jc w:val="center"/>
              <w:rPr>
                <w:sz w:val="18"/>
                <w:szCs w:val="18"/>
              </w:rPr>
            </w:pPr>
            <w:proofErr w:type="spellStart"/>
            <w:r>
              <w:rPr>
                <w:sz w:val="18"/>
                <w:szCs w:val="18"/>
              </w:rPr>
              <w:t>Claes</w:t>
            </w:r>
            <w:proofErr w:type="spellEnd"/>
            <w:r>
              <w:rPr>
                <w:sz w:val="18"/>
                <w:szCs w:val="18"/>
              </w:rPr>
              <w:t xml:space="preserve"> KJ</w:t>
            </w:r>
          </w:p>
        </w:tc>
        <w:tc>
          <w:tcPr>
            <w:tcW w:w="0" w:type="auto"/>
          </w:tcPr>
          <w:p w14:paraId="440E5EE3" w14:textId="77777777" w:rsidR="009D1C4B" w:rsidRPr="00AE0AD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65AFF2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9D1C4B" w:rsidRPr="0001000C" w14:paraId="419B70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9D1C4B" w:rsidRDefault="009D1C4B" w:rsidP="009D1C4B">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7B3FB45D"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shd w:val="clear" w:color="auto" w:fill="E7E6E6" w:themeFill="background2"/>
          </w:tcPr>
          <w:p w14:paraId="55F73D82" w14:textId="77777777" w:rsidR="009D1C4B" w:rsidRPr="00FC372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7EBE3F2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9D1C4B" w:rsidRDefault="009D1C4B" w:rsidP="009D1C4B">
            <w:pPr>
              <w:jc w:val="center"/>
              <w:rPr>
                <w:sz w:val="18"/>
                <w:szCs w:val="18"/>
              </w:rPr>
            </w:pPr>
            <w:r>
              <w:rPr>
                <w:sz w:val="18"/>
                <w:szCs w:val="18"/>
              </w:rPr>
              <w:t xml:space="preserve">Coen </w:t>
            </w:r>
            <w:r w:rsidRPr="00E3773D">
              <w:rPr>
                <w:i/>
                <w:sz w:val="18"/>
                <w:szCs w:val="18"/>
              </w:rPr>
              <w:t>et al.</w:t>
            </w:r>
          </w:p>
        </w:tc>
        <w:tc>
          <w:tcPr>
            <w:tcW w:w="0" w:type="auto"/>
          </w:tcPr>
          <w:p w14:paraId="50B5633D" w14:textId="77777777" w:rsidR="009D1C4B" w:rsidRPr="006A58E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773D">
              <w:rPr>
                <w:sz w:val="18"/>
                <w:szCs w:val="18"/>
              </w:rPr>
              <w:t>16557100</w:t>
            </w:r>
          </w:p>
        </w:tc>
        <w:tc>
          <w:tcPr>
            <w:tcW w:w="0" w:type="auto"/>
          </w:tcPr>
          <w:p w14:paraId="59ACFBB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C79C26" w14:textId="75A1F5F2"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9D1C4B" w:rsidRPr="0001000C" w14:paraId="089E29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9D1C4B" w:rsidRDefault="009D1C4B" w:rsidP="009D1C4B">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18DF6BA5" w14:textId="77777777" w:rsidR="009D1C4B" w:rsidRPr="008220F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4E314D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9D1C4B" w:rsidRPr="0001000C" w14:paraId="6C622A8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9D1C4B" w:rsidRDefault="009D1C4B" w:rsidP="009D1C4B">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6E0338BA"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536E">
              <w:rPr>
                <w:sz w:val="18"/>
                <w:szCs w:val="18"/>
              </w:rPr>
              <w:t>24119158</w:t>
            </w:r>
          </w:p>
        </w:tc>
        <w:tc>
          <w:tcPr>
            <w:tcW w:w="0" w:type="auto"/>
            <w:shd w:val="clear" w:color="auto" w:fill="E7E6E6" w:themeFill="background2"/>
          </w:tcPr>
          <w:p w14:paraId="0CA4390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9D1C4B" w:rsidRPr="00E70D3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9D1C4B" w:rsidRPr="0001000C" w14:paraId="62F46C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9D1C4B" w:rsidRDefault="009D1C4B" w:rsidP="009D1C4B">
            <w:pPr>
              <w:jc w:val="center"/>
              <w:rPr>
                <w:sz w:val="18"/>
                <w:szCs w:val="18"/>
              </w:rPr>
            </w:pPr>
            <w:r>
              <w:rPr>
                <w:sz w:val="18"/>
                <w:szCs w:val="18"/>
              </w:rPr>
              <w:t xml:space="preserve">Davis </w:t>
            </w:r>
            <w:r w:rsidRPr="00E13845">
              <w:rPr>
                <w:i/>
                <w:sz w:val="18"/>
                <w:szCs w:val="18"/>
              </w:rPr>
              <w:t>et al.</w:t>
            </w:r>
          </w:p>
        </w:tc>
        <w:tc>
          <w:tcPr>
            <w:tcW w:w="0" w:type="auto"/>
          </w:tcPr>
          <w:p w14:paraId="2EE8063A" w14:textId="77777777" w:rsidR="009D1C4B" w:rsidRPr="008B6F6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3845">
              <w:rPr>
                <w:sz w:val="18"/>
                <w:szCs w:val="18"/>
              </w:rPr>
              <w:t>26797375</w:t>
            </w:r>
          </w:p>
        </w:tc>
        <w:tc>
          <w:tcPr>
            <w:tcW w:w="0" w:type="auto"/>
          </w:tcPr>
          <w:p w14:paraId="1643BB3C" w14:textId="12C474EB"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lastRenderedPageBreak/>
              <w:t>bilateral common and external iliac arteries</w:t>
            </w:r>
          </w:p>
        </w:tc>
        <w:tc>
          <w:tcPr>
            <w:tcW w:w="0" w:type="auto"/>
          </w:tcPr>
          <w:p w14:paraId="1C5AD043" w14:textId="7B95128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9D1C4B" w:rsidRPr="0001000C" w14:paraId="2788A2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9D1C4B" w:rsidRDefault="009D1C4B" w:rsidP="009D1C4B">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70A0C7D0" w14:textId="77777777" w:rsidR="009D1C4B" w:rsidRPr="00441FE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1C67">
              <w:rPr>
                <w:sz w:val="18"/>
                <w:szCs w:val="18"/>
              </w:rPr>
              <w:t>19164320</w:t>
            </w:r>
          </w:p>
        </w:tc>
        <w:tc>
          <w:tcPr>
            <w:tcW w:w="0" w:type="auto"/>
          </w:tcPr>
          <w:p w14:paraId="631E6C6C" w14:textId="6DA1250F"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9D1C4B" w:rsidRPr="0001000C" w14:paraId="0DA53CC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9D1C4B" w:rsidRPr="00F6753A" w:rsidRDefault="009D1C4B" w:rsidP="009D1C4B">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FB248BE" w14:textId="77777777" w:rsidR="009D1C4B" w:rsidRPr="00F6753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4107">
              <w:rPr>
                <w:sz w:val="18"/>
                <w:szCs w:val="18"/>
              </w:rPr>
              <w:t>16940716</w:t>
            </w:r>
          </w:p>
        </w:tc>
        <w:tc>
          <w:tcPr>
            <w:tcW w:w="0" w:type="auto"/>
          </w:tcPr>
          <w:p w14:paraId="759D9D1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9D1C4B" w:rsidRPr="004A410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9D1C4B" w:rsidRPr="0001000C" w14:paraId="1284C42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9D1C4B" w:rsidRPr="00185B11" w:rsidRDefault="009D1C4B" w:rsidP="009D1C4B">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3EBC62C2"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0" w:type="auto"/>
            <w:shd w:val="clear" w:color="auto" w:fill="E7E6E6" w:themeFill="background2"/>
          </w:tcPr>
          <w:p w14:paraId="5C25935A"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9D1C4B" w:rsidRPr="0001000C" w14:paraId="70E3952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9D1C4B" w:rsidRDefault="009D1C4B"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5E21EBEC" w14:textId="77777777" w:rsidR="009D1C4B" w:rsidRPr="00C5169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3F82">
              <w:rPr>
                <w:sz w:val="18"/>
                <w:szCs w:val="18"/>
              </w:rPr>
              <w:t>25702239</w:t>
            </w:r>
          </w:p>
        </w:tc>
        <w:tc>
          <w:tcPr>
            <w:tcW w:w="0" w:type="auto"/>
          </w:tcPr>
          <w:p w14:paraId="56649BB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9D1C4B" w:rsidRPr="0001000C" w14:paraId="57875A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9D1C4B" w:rsidRDefault="009D1C4B"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7ADD7349" w14:textId="77777777" w:rsidR="009D1C4B" w:rsidRPr="00C5169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1C9CA6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128CEBA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9D1C4B" w:rsidRDefault="009D1C4B" w:rsidP="009D1C4B">
            <w:pPr>
              <w:jc w:val="center"/>
              <w:rPr>
                <w:sz w:val="18"/>
                <w:szCs w:val="18"/>
              </w:rPr>
            </w:pPr>
            <w:r>
              <w:rPr>
                <w:sz w:val="18"/>
                <w:szCs w:val="18"/>
              </w:rPr>
              <w:t xml:space="preserve">Etta </w:t>
            </w:r>
            <w:r w:rsidRPr="0036326E">
              <w:rPr>
                <w:i/>
                <w:sz w:val="18"/>
                <w:szCs w:val="18"/>
              </w:rPr>
              <w:t>et al.</w:t>
            </w:r>
          </w:p>
        </w:tc>
        <w:tc>
          <w:tcPr>
            <w:tcW w:w="0" w:type="auto"/>
          </w:tcPr>
          <w:p w14:paraId="50BB77A4" w14:textId="77777777" w:rsidR="009D1C4B" w:rsidRPr="002042F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2E9A9E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9D1C4B" w:rsidRPr="0001000C" w14:paraId="773C352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9D1C4B" w:rsidRDefault="009D1C4B" w:rsidP="009D1C4B">
            <w:pPr>
              <w:jc w:val="center"/>
              <w:rPr>
                <w:sz w:val="18"/>
                <w:szCs w:val="18"/>
              </w:rPr>
            </w:pPr>
            <w:r>
              <w:rPr>
                <w:sz w:val="18"/>
                <w:szCs w:val="18"/>
              </w:rPr>
              <w:t xml:space="preserve">Etta </w:t>
            </w:r>
            <w:r w:rsidRPr="0036326E">
              <w:rPr>
                <w:i/>
                <w:sz w:val="18"/>
                <w:szCs w:val="18"/>
              </w:rPr>
              <w:t>et al.</w:t>
            </w:r>
          </w:p>
        </w:tc>
        <w:tc>
          <w:tcPr>
            <w:tcW w:w="0" w:type="auto"/>
          </w:tcPr>
          <w:p w14:paraId="25E1E3D9" w14:textId="77777777" w:rsidR="009D1C4B" w:rsidRPr="002042F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26E">
              <w:rPr>
                <w:sz w:val="18"/>
                <w:szCs w:val="18"/>
              </w:rPr>
              <w:t>28748891</w:t>
            </w:r>
          </w:p>
        </w:tc>
        <w:tc>
          <w:tcPr>
            <w:tcW w:w="0" w:type="auto"/>
          </w:tcPr>
          <w:p w14:paraId="65EEC6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D1C4B" w:rsidRPr="0001000C" w14:paraId="27E22E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9D1C4B" w:rsidRDefault="009D1C4B" w:rsidP="009D1C4B">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069EDA99" w14:textId="77777777" w:rsidR="009D1C4B" w:rsidRPr="00B1738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D5F">
              <w:rPr>
                <w:sz w:val="18"/>
                <w:szCs w:val="18"/>
              </w:rPr>
              <w:t>16013017</w:t>
            </w:r>
          </w:p>
        </w:tc>
        <w:tc>
          <w:tcPr>
            <w:tcW w:w="0" w:type="auto"/>
          </w:tcPr>
          <w:p w14:paraId="1734C7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E2AB803" w14:textId="3626023E"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9D1C4B" w:rsidRPr="0001000C" w14:paraId="3F7D6AB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9D1C4B" w:rsidRDefault="009D1C4B" w:rsidP="009D1C4B">
            <w:pPr>
              <w:jc w:val="center"/>
              <w:rPr>
                <w:sz w:val="18"/>
                <w:szCs w:val="18"/>
              </w:rPr>
            </w:pPr>
            <w:r w:rsidRPr="004F0D3C">
              <w:rPr>
                <w:sz w:val="18"/>
                <w:szCs w:val="18"/>
              </w:rPr>
              <w:lastRenderedPageBreak/>
              <w:t>Fayed</w:t>
            </w:r>
            <w:r>
              <w:rPr>
                <w:sz w:val="18"/>
                <w:szCs w:val="18"/>
              </w:rPr>
              <w:t xml:space="preserve"> </w:t>
            </w:r>
            <w:r w:rsidRPr="004F0D3C">
              <w:rPr>
                <w:i/>
                <w:sz w:val="18"/>
                <w:szCs w:val="18"/>
              </w:rPr>
              <w:t>et al.</w:t>
            </w:r>
          </w:p>
        </w:tc>
        <w:tc>
          <w:tcPr>
            <w:tcW w:w="0" w:type="auto"/>
          </w:tcPr>
          <w:p w14:paraId="3D41716B" w14:textId="77777777" w:rsidR="009D1C4B" w:rsidRPr="00FB6D9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170717</w:t>
            </w:r>
          </w:p>
        </w:tc>
        <w:tc>
          <w:tcPr>
            <w:tcW w:w="0" w:type="auto"/>
          </w:tcPr>
          <w:p w14:paraId="12A8EED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9D1C4B" w:rsidRPr="0001000C" w14:paraId="6215E3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9D1C4B" w:rsidRPr="009625ED" w:rsidRDefault="009D1C4B" w:rsidP="009D1C4B">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19D07346" w14:textId="77777777" w:rsidR="009D1C4B" w:rsidRPr="009625E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4F56">
              <w:rPr>
                <w:sz w:val="18"/>
                <w:szCs w:val="18"/>
              </w:rPr>
              <w:t>31464230</w:t>
            </w:r>
          </w:p>
        </w:tc>
        <w:tc>
          <w:tcPr>
            <w:tcW w:w="0" w:type="auto"/>
          </w:tcPr>
          <w:p w14:paraId="6CE2FDF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776B151D" w14:textId="3B2C8A85"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9D1C4B" w:rsidRPr="0001000C" w14:paraId="119F10A0"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9D1C4B" w:rsidRDefault="009D1C4B" w:rsidP="009D1C4B">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006B202A"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479288</w:t>
            </w:r>
          </w:p>
        </w:tc>
        <w:tc>
          <w:tcPr>
            <w:tcW w:w="0" w:type="auto"/>
            <w:shd w:val="clear" w:color="auto" w:fill="E7E6E6" w:themeFill="background2"/>
          </w:tcPr>
          <w:p w14:paraId="28BD90F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9D1C4B" w:rsidRPr="00AC2E6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9D1C4B" w:rsidRPr="0001000C" w14:paraId="25E634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9D1C4B" w:rsidRDefault="009D1C4B" w:rsidP="009D1C4B">
            <w:pPr>
              <w:jc w:val="center"/>
              <w:rPr>
                <w:sz w:val="18"/>
                <w:szCs w:val="18"/>
              </w:rPr>
            </w:pPr>
            <w:r>
              <w:rPr>
                <w:sz w:val="18"/>
                <w:szCs w:val="18"/>
              </w:rPr>
              <w:t xml:space="preserve">He </w:t>
            </w:r>
            <w:r w:rsidRPr="00B1738C">
              <w:rPr>
                <w:i/>
                <w:sz w:val="18"/>
                <w:szCs w:val="18"/>
              </w:rPr>
              <w:t>et al.</w:t>
            </w:r>
          </w:p>
        </w:tc>
        <w:tc>
          <w:tcPr>
            <w:tcW w:w="0" w:type="auto"/>
          </w:tcPr>
          <w:p w14:paraId="20EA7B40" w14:textId="77777777" w:rsidR="009D1C4B" w:rsidRPr="008959C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38C">
              <w:rPr>
                <w:sz w:val="18"/>
                <w:szCs w:val="18"/>
              </w:rPr>
              <w:t>29490308</w:t>
            </w:r>
          </w:p>
        </w:tc>
        <w:tc>
          <w:tcPr>
            <w:tcW w:w="0" w:type="auto"/>
          </w:tcPr>
          <w:p w14:paraId="5E86FDE2" w14:textId="77777777" w:rsidR="009D1C4B" w:rsidRPr="008959CE"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9D1C4B" w:rsidRPr="0001000C" w14:paraId="2CE736A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9D1C4B" w:rsidRPr="003C4230" w:rsidRDefault="009D1C4B" w:rsidP="009D1C4B">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70EE9F1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shd w:val="clear" w:color="auto" w:fill="E7E6E6" w:themeFill="background2"/>
          </w:tcPr>
          <w:p w14:paraId="0D59341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9D1C4B" w:rsidRPr="003C423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9D1C4B" w:rsidRPr="0001000C" w14:paraId="19B8B044"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9D1C4B" w:rsidRDefault="009D1C4B" w:rsidP="009D1C4B">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02AD8B03"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31122190</w:t>
            </w:r>
          </w:p>
        </w:tc>
        <w:tc>
          <w:tcPr>
            <w:tcW w:w="0" w:type="auto"/>
            <w:shd w:val="clear" w:color="auto" w:fill="E7E6E6" w:themeFill="background2"/>
          </w:tcPr>
          <w:p w14:paraId="56BAAB69" w14:textId="77777777" w:rsidR="009D1C4B" w:rsidRPr="009E39F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9D1C4B" w:rsidRPr="0001000C" w14:paraId="1FB57E1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9D1C4B" w:rsidRDefault="009D1C4B" w:rsidP="009D1C4B">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387E88B9" w14:textId="77777777" w:rsidR="009D1C4B" w:rsidRPr="00E3773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694FF10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9D1C4B" w:rsidRPr="00B50F28"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9D1C4B" w:rsidRPr="0001000C" w14:paraId="682F6BB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9D1C4B" w:rsidRDefault="009D1C4B" w:rsidP="009D1C4B">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19B4DC27"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8124305</w:t>
            </w:r>
          </w:p>
        </w:tc>
        <w:tc>
          <w:tcPr>
            <w:tcW w:w="0" w:type="auto"/>
            <w:shd w:val="clear" w:color="auto" w:fill="E7E6E6" w:themeFill="background2"/>
          </w:tcPr>
          <w:p w14:paraId="4A6E78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9D1C4B" w:rsidRPr="00BC0496"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9D1C4B" w:rsidRPr="0001000C" w14:paraId="16A22A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9D1C4B" w:rsidRDefault="009D1C4B" w:rsidP="009D1C4B">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3CF61B38"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31437840</w:t>
            </w:r>
          </w:p>
        </w:tc>
        <w:tc>
          <w:tcPr>
            <w:tcW w:w="0" w:type="auto"/>
            <w:shd w:val="clear" w:color="auto" w:fill="E7E6E6" w:themeFill="background2"/>
          </w:tcPr>
          <w:p w14:paraId="487F11F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D1C4B" w:rsidRPr="004B10A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D1C4B" w:rsidRPr="0001000C" w14:paraId="4F9D711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9D1C4B" w:rsidRDefault="009D1C4B" w:rsidP="009D1C4B">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6C019081"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6890570</w:t>
            </w:r>
          </w:p>
        </w:tc>
        <w:tc>
          <w:tcPr>
            <w:tcW w:w="0" w:type="auto"/>
            <w:shd w:val="clear" w:color="auto" w:fill="E7E6E6" w:themeFill="background2"/>
          </w:tcPr>
          <w:p w14:paraId="13119C7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D1C4B"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9D1C4B" w:rsidRPr="00721E1D" w:rsidRDefault="009D1C4B" w:rsidP="009D1C4B">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022EC68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shd w:val="clear" w:color="auto" w:fill="E7E6E6" w:themeFill="background2"/>
          </w:tcPr>
          <w:p w14:paraId="5782490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9D1C4B" w:rsidRPr="00721E1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D1C4B" w:rsidRPr="0001000C" w14:paraId="458C16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9D1C4B" w:rsidRDefault="009D1C4B" w:rsidP="009D1C4B">
            <w:pPr>
              <w:jc w:val="center"/>
              <w:rPr>
                <w:sz w:val="18"/>
                <w:szCs w:val="18"/>
              </w:rPr>
            </w:pPr>
            <w:r>
              <w:rPr>
                <w:sz w:val="18"/>
                <w:szCs w:val="18"/>
              </w:rPr>
              <w:t xml:space="preserve">Jean </w:t>
            </w:r>
            <w:r w:rsidRPr="00567F04">
              <w:rPr>
                <w:i/>
                <w:sz w:val="18"/>
                <w:szCs w:val="18"/>
              </w:rPr>
              <w:t>et al.</w:t>
            </w:r>
          </w:p>
        </w:tc>
        <w:tc>
          <w:tcPr>
            <w:tcW w:w="0" w:type="auto"/>
          </w:tcPr>
          <w:p w14:paraId="6811DA1F" w14:textId="77777777" w:rsidR="009D1C4B" w:rsidRPr="0083684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0FE9B76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9D1C4B" w:rsidRPr="0083684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9D1C4B" w:rsidRPr="0001000C" w14:paraId="6FF557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9D1C4B" w:rsidRDefault="009D1C4B" w:rsidP="009D1C4B">
            <w:pPr>
              <w:jc w:val="center"/>
              <w:rPr>
                <w:sz w:val="18"/>
                <w:szCs w:val="18"/>
              </w:rPr>
            </w:pPr>
            <w:r w:rsidRPr="00662DE4">
              <w:rPr>
                <w:sz w:val="18"/>
                <w:szCs w:val="18"/>
              </w:rPr>
              <w:lastRenderedPageBreak/>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23353B7F" w14:textId="77777777" w:rsidR="009D1C4B" w:rsidRPr="00983E7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62DE4">
              <w:rPr>
                <w:sz w:val="18"/>
                <w:szCs w:val="18"/>
              </w:rPr>
              <w:t>30429202</w:t>
            </w:r>
          </w:p>
        </w:tc>
        <w:tc>
          <w:tcPr>
            <w:tcW w:w="0" w:type="auto"/>
          </w:tcPr>
          <w:p w14:paraId="4C38433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9D1C4B" w:rsidRPr="0001000C" w14:paraId="242BCD7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9D1C4B" w:rsidRDefault="009D1C4B" w:rsidP="009D1C4B">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5725032E" w14:textId="77777777" w:rsidR="009D1C4B" w:rsidRPr="00430DE7"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27988970</w:t>
            </w:r>
          </w:p>
        </w:tc>
        <w:tc>
          <w:tcPr>
            <w:tcW w:w="0" w:type="auto"/>
            <w:shd w:val="clear" w:color="auto" w:fill="E7E6E6" w:themeFill="background2"/>
          </w:tcPr>
          <w:p w14:paraId="41F7E2D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D1C4B" w:rsidRPr="004071B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D1C4B" w:rsidRPr="0001000C" w14:paraId="63B1F50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9D1C4B" w:rsidRDefault="009D1C4B" w:rsidP="009D1C4B">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E3D32A1" w14:textId="77777777" w:rsidR="009D1C4B" w:rsidRPr="002042F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691">
              <w:rPr>
                <w:sz w:val="18"/>
                <w:szCs w:val="18"/>
              </w:rPr>
              <w:t>25925688</w:t>
            </w:r>
          </w:p>
        </w:tc>
        <w:tc>
          <w:tcPr>
            <w:tcW w:w="0" w:type="auto"/>
          </w:tcPr>
          <w:p w14:paraId="5CCC00E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AF3E8D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A385DC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99</w:t>
            </w:r>
          </w:p>
        </w:tc>
        <w:tc>
          <w:tcPr>
            <w:tcW w:w="0" w:type="auto"/>
          </w:tcPr>
          <w:p w14:paraId="4F7204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415AE0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9D1C4B" w:rsidRPr="0001000C" w14:paraId="14EA47E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9D1C4B" w:rsidRDefault="009D1C4B" w:rsidP="009D1C4B">
            <w:pPr>
              <w:jc w:val="center"/>
              <w:rPr>
                <w:sz w:val="18"/>
                <w:szCs w:val="18"/>
              </w:rPr>
            </w:pPr>
            <w:r>
              <w:rPr>
                <w:sz w:val="18"/>
                <w:szCs w:val="18"/>
              </w:rPr>
              <w:t xml:space="preserve">Kim </w:t>
            </w:r>
            <w:r w:rsidRPr="00330584">
              <w:rPr>
                <w:i/>
                <w:sz w:val="18"/>
                <w:szCs w:val="18"/>
              </w:rPr>
              <w:t>et al.</w:t>
            </w:r>
          </w:p>
        </w:tc>
        <w:tc>
          <w:tcPr>
            <w:tcW w:w="0" w:type="auto"/>
          </w:tcPr>
          <w:p w14:paraId="599A2FA5" w14:textId="77777777" w:rsidR="009D1C4B" w:rsidRPr="009C68C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6769">
              <w:rPr>
                <w:sz w:val="18"/>
                <w:szCs w:val="18"/>
              </w:rPr>
              <w:t>30769062</w:t>
            </w:r>
          </w:p>
        </w:tc>
        <w:tc>
          <w:tcPr>
            <w:tcW w:w="0" w:type="auto"/>
          </w:tcPr>
          <w:p w14:paraId="0B22A7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B7377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C3395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7C4E8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46DD24D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DA8AB2" w14:textId="77777777" w:rsidR="009D1C4B" w:rsidRPr="009C68C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9D1C4B" w:rsidRPr="0033058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F382B6" w14:textId="4875FDE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9D1C4B" w:rsidRPr="0001000C" w14:paraId="38D8921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9D1C4B" w:rsidRDefault="009D1C4B" w:rsidP="009D1C4B">
            <w:pPr>
              <w:jc w:val="center"/>
              <w:rPr>
                <w:sz w:val="18"/>
                <w:szCs w:val="18"/>
              </w:rPr>
            </w:pPr>
            <w:r>
              <w:rPr>
                <w:sz w:val="18"/>
                <w:szCs w:val="18"/>
              </w:rPr>
              <w:t xml:space="preserve">Kim </w:t>
            </w:r>
            <w:r w:rsidRPr="00A63A6A">
              <w:rPr>
                <w:i/>
                <w:sz w:val="18"/>
                <w:szCs w:val="18"/>
              </w:rPr>
              <w:t>et al.</w:t>
            </w:r>
          </w:p>
        </w:tc>
        <w:tc>
          <w:tcPr>
            <w:tcW w:w="0" w:type="auto"/>
          </w:tcPr>
          <w:p w14:paraId="5CC05F96" w14:textId="77777777" w:rsidR="009D1C4B" w:rsidRPr="00E811A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63A6A">
              <w:rPr>
                <w:sz w:val="18"/>
                <w:szCs w:val="18"/>
              </w:rPr>
              <w:t>22111814</w:t>
            </w:r>
          </w:p>
        </w:tc>
        <w:tc>
          <w:tcPr>
            <w:tcW w:w="0" w:type="auto"/>
          </w:tcPr>
          <w:p w14:paraId="5B1FE48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718E92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5A22C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8CFC0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70AD3E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153241F" w14:textId="77777777" w:rsidR="009D1C4B" w:rsidRPr="00BE741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9D1C4B" w:rsidRPr="008C52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FEAAC16"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9D1C4B" w:rsidRPr="0001000C" w14:paraId="7708818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9D1C4B" w:rsidRPr="00395ED8" w:rsidRDefault="009D1C4B" w:rsidP="009D1C4B">
            <w:pPr>
              <w:jc w:val="center"/>
              <w:rPr>
                <w:sz w:val="18"/>
                <w:szCs w:val="18"/>
              </w:rPr>
            </w:pPr>
            <w:r>
              <w:rPr>
                <w:sz w:val="18"/>
                <w:szCs w:val="18"/>
              </w:rPr>
              <w:t xml:space="preserve">Kimura </w:t>
            </w:r>
            <w:r w:rsidRPr="001B607B">
              <w:rPr>
                <w:i/>
                <w:sz w:val="18"/>
                <w:szCs w:val="18"/>
              </w:rPr>
              <w:t>et al.</w:t>
            </w:r>
          </w:p>
        </w:tc>
        <w:tc>
          <w:tcPr>
            <w:tcW w:w="0" w:type="auto"/>
          </w:tcPr>
          <w:p w14:paraId="588E0112" w14:textId="77777777" w:rsidR="009D1C4B" w:rsidRPr="00395ED8"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10412787</w:t>
            </w:r>
          </w:p>
        </w:tc>
        <w:tc>
          <w:tcPr>
            <w:tcW w:w="0" w:type="auto"/>
          </w:tcPr>
          <w:p w14:paraId="5ACC022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F7C751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9</w:t>
            </w:r>
          </w:p>
        </w:tc>
        <w:tc>
          <w:tcPr>
            <w:tcW w:w="0" w:type="auto"/>
          </w:tcPr>
          <w:p w14:paraId="44A550D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1B45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7</w:t>
            </w:r>
          </w:p>
        </w:tc>
        <w:tc>
          <w:tcPr>
            <w:tcW w:w="0" w:type="auto"/>
          </w:tcPr>
          <w:p w14:paraId="524A55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9D1C4B" w:rsidRPr="0001000C" w14:paraId="40EBCC1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9D1C4B" w:rsidRDefault="009D1C4B" w:rsidP="009D1C4B">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40C93745"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571879</w:t>
            </w:r>
          </w:p>
        </w:tc>
        <w:tc>
          <w:tcPr>
            <w:tcW w:w="0" w:type="auto"/>
            <w:shd w:val="clear" w:color="auto" w:fill="E7E6E6" w:themeFill="background2"/>
          </w:tcPr>
          <w:p w14:paraId="025A215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D1C4B" w:rsidRPr="00D5288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9D1C4B" w:rsidRPr="0001000C" w14:paraId="08B985E3"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9D1C4B" w:rsidRDefault="009D1C4B" w:rsidP="009D1C4B">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4190DE85"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4847332</w:t>
            </w:r>
          </w:p>
        </w:tc>
        <w:tc>
          <w:tcPr>
            <w:tcW w:w="0" w:type="auto"/>
            <w:shd w:val="clear" w:color="auto" w:fill="E7E6E6" w:themeFill="background2"/>
          </w:tcPr>
          <w:p w14:paraId="6DB56E1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9D1C4B" w:rsidRPr="002352DD"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9D1C4B" w:rsidRPr="0001000C" w14:paraId="4695A3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9D1C4B" w:rsidRDefault="009D1C4B" w:rsidP="009D1C4B">
            <w:pPr>
              <w:jc w:val="center"/>
              <w:rPr>
                <w:sz w:val="18"/>
                <w:szCs w:val="18"/>
              </w:rPr>
            </w:pPr>
            <w:r>
              <w:rPr>
                <w:sz w:val="18"/>
                <w:szCs w:val="18"/>
              </w:rPr>
              <w:t xml:space="preserve">Lee </w:t>
            </w:r>
            <w:r w:rsidRPr="009C68CB">
              <w:rPr>
                <w:i/>
                <w:sz w:val="18"/>
                <w:szCs w:val="18"/>
              </w:rPr>
              <w:t>et al.</w:t>
            </w:r>
          </w:p>
        </w:tc>
        <w:tc>
          <w:tcPr>
            <w:tcW w:w="0" w:type="auto"/>
          </w:tcPr>
          <w:p w14:paraId="7619B820" w14:textId="77777777" w:rsidR="009D1C4B" w:rsidRPr="0014640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31144545</w:t>
            </w:r>
          </w:p>
        </w:tc>
        <w:tc>
          <w:tcPr>
            <w:tcW w:w="0" w:type="auto"/>
          </w:tcPr>
          <w:p w14:paraId="53B999D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5266E9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6E378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0556171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9D1C4B" w:rsidRPr="0014640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56BDB355" w14:textId="48680353"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9D1C4B" w:rsidRPr="0001000C" w14:paraId="0D4247F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9D1C4B" w:rsidRDefault="009D1C4B" w:rsidP="009D1C4B">
            <w:pPr>
              <w:jc w:val="center"/>
              <w:rPr>
                <w:sz w:val="18"/>
                <w:szCs w:val="18"/>
              </w:rPr>
            </w:pPr>
            <w:r>
              <w:rPr>
                <w:sz w:val="18"/>
                <w:szCs w:val="18"/>
              </w:rPr>
              <w:t xml:space="preserve">Lee </w:t>
            </w:r>
            <w:r w:rsidRPr="00042095">
              <w:rPr>
                <w:i/>
                <w:sz w:val="18"/>
                <w:szCs w:val="18"/>
              </w:rPr>
              <w:t>et al.</w:t>
            </w:r>
          </w:p>
        </w:tc>
        <w:tc>
          <w:tcPr>
            <w:tcW w:w="0" w:type="auto"/>
          </w:tcPr>
          <w:p w14:paraId="263413ED" w14:textId="77777777" w:rsidR="009D1C4B" w:rsidRPr="001B607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2095">
              <w:rPr>
                <w:sz w:val="18"/>
                <w:szCs w:val="18"/>
              </w:rPr>
              <w:t>27884313</w:t>
            </w:r>
          </w:p>
        </w:tc>
        <w:tc>
          <w:tcPr>
            <w:tcW w:w="0" w:type="auto"/>
          </w:tcPr>
          <w:p w14:paraId="36ED2FF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5A11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4110BE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35B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44DA975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9D1C4B" w:rsidRPr="001B607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9D1C4B" w:rsidRPr="0001000C" w14:paraId="4A90633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9D1C4B" w:rsidRPr="008D47FC" w:rsidRDefault="009D1C4B" w:rsidP="009D1C4B">
            <w:pPr>
              <w:jc w:val="center"/>
              <w:rPr>
                <w:sz w:val="18"/>
                <w:szCs w:val="18"/>
              </w:rPr>
            </w:pPr>
            <w:proofErr w:type="spellStart"/>
            <w:r>
              <w:rPr>
                <w:sz w:val="18"/>
                <w:szCs w:val="18"/>
                <w:lang w:eastAsia="ja-JP"/>
              </w:rPr>
              <w:lastRenderedPageBreak/>
              <w:t>Lioufas</w:t>
            </w:r>
            <w:proofErr w:type="spellEnd"/>
            <w:r>
              <w:rPr>
                <w:sz w:val="18"/>
                <w:szCs w:val="18"/>
                <w:lang w:eastAsia="ja-JP"/>
              </w:rPr>
              <w:t xml:space="preserve"> </w:t>
            </w:r>
            <w:r w:rsidRPr="0019367D">
              <w:rPr>
                <w:i/>
                <w:sz w:val="18"/>
                <w:szCs w:val="18"/>
              </w:rPr>
              <w:t>et al.</w:t>
            </w:r>
          </w:p>
        </w:tc>
        <w:tc>
          <w:tcPr>
            <w:tcW w:w="0" w:type="auto"/>
          </w:tcPr>
          <w:p w14:paraId="3ABB078E"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341DA934"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9D1C4B" w:rsidRPr="0001000C" w14:paraId="001DCD5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9D1C4B" w:rsidRPr="003B13B1" w:rsidRDefault="009D1C4B" w:rsidP="009D1C4B">
            <w:pPr>
              <w:jc w:val="center"/>
              <w:rPr>
                <w:sz w:val="18"/>
                <w:szCs w:val="18"/>
              </w:rPr>
            </w:pPr>
            <w:r>
              <w:rPr>
                <w:sz w:val="18"/>
                <w:szCs w:val="18"/>
              </w:rPr>
              <w:t xml:space="preserve">Liu </w:t>
            </w:r>
            <w:r w:rsidRPr="0026052C">
              <w:rPr>
                <w:i/>
                <w:sz w:val="18"/>
                <w:szCs w:val="18"/>
              </w:rPr>
              <w:t>et al.</w:t>
            </w:r>
          </w:p>
        </w:tc>
        <w:tc>
          <w:tcPr>
            <w:tcW w:w="0" w:type="auto"/>
          </w:tcPr>
          <w:p w14:paraId="3D9F08B3"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052C">
              <w:rPr>
                <w:sz w:val="18"/>
                <w:szCs w:val="18"/>
              </w:rPr>
              <w:t>27156072</w:t>
            </w:r>
          </w:p>
        </w:tc>
        <w:tc>
          <w:tcPr>
            <w:tcW w:w="0" w:type="auto"/>
          </w:tcPr>
          <w:p w14:paraId="191D835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C44389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03B8A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47447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w:t>
            </w:r>
          </w:p>
        </w:tc>
        <w:tc>
          <w:tcPr>
            <w:tcW w:w="0" w:type="auto"/>
          </w:tcPr>
          <w:p w14:paraId="541B4D9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7CB4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9D1C4B" w:rsidRPr="0001000C" w14:paraId="67CE0BE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9D1C4B" w:rsidRDefault="009D1C4B" w:rsidP="009D1C4B">
            <w:pPr>
              <w:jc w:val="center"/>
              <w:rPr>
                <w:sz w:val="18"/>
                <w:szCs w:val="18"/>
              </w:rPr>
            </w:pPr>
            <w:r>
              <w:rPr>
                <w:sz w:val="18"/>
                <w:szCs w:val="18"/>
              </w:rPr>
              <w:t xml:space="preserve">Lockhart </w:t>
            </w:r>
            <w:r w:rsidRPr="00A94AA0">
              <w:rPr>
                <w:i/>
                <w:sz w:val="18"/>
                <w:szCs w:val="18"/>
              </w:rPr>
              <w:t>et al.</w:t>
            </w:r>
          </w:p>
        </w:tc>
        <w:tc>
          <w:tcPr>
            <w:tcW w:w="0" w:type="auto"/>
          </w:tcPr>
          <w:p w14:paraId="7985D982" w14:textId="77777777" w:rsidR="009D1C4B" w:rsidRPr="00777C9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15280525</w:t>
            </w:r>
          </w:p>
        </w:tc>
        <w:tc>
          <w:tcPr>
            <w:tcW w:w="0" w:type="auto"/>
          </w:tcPr>
          <w:p w14:paraId="1EF6567B" w14:textId="556B9BD5"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6F6667B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6A70E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1E38DE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C6BA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9D1C4B" w:rsidRPr="00A94A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9D1C4B" w:rsidRPr="0001000C" w14:paraId="192BC26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9D1C4B" w:rsidRPr="003B13B1" w:rsidRDefault="009D1C4B" w:rsidP="009D1C4B">
            <w:pPr>
              <w:jc w:val="center"/>
              <w:rPr>
                <w:sz w:val="18"/>
                <w:szCs w:val="18"/>
              </w:rPr>
            </w:pPr>
            <w:r>
              <w:rPr>
                <w:sz w:val="18"/>
                <w:szCs w:val="18"/>
              </w:rPr>
              <w:t xml:space="preserve">London </w:t>
            </w:r>
            <w:r w:rsidRPr="008B6F64">
              <w:rPr>
                <w:i/>
                <w:sz w:val="18"/>
                <w:szCs w:val="18"/>
              </w:rPr>
              <w:t>et al.</w:t>
            </w:r>
          </w:p>
        </w:tc>
        <w:tc>
          <w:tcPr>
            <w:tcW w:w="0" w:type="auto"/>
          </w:tcPr>
          <w:p w14:paraId="03752FCE"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6F64">
              <w:rPr>
                <w:sz w:val="18"/>
                <w:szCs w:val="18"/>
              </w:rPr>
              <w:t>23343541</w:t>
            </w:r>
          </w:p>
        </w:tc>
        <w:tc>
          <w:tcPr>
            <w:tcW w:w="0" w:type="auto"/>
          </w:tcPr>
          <w:p w14:paraId="41B796E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B25D89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F1FD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9DCF3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0423EE2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4920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9D1C4B" w:rsidRPr="0001000C" w14:paraId="736CFF86"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9D1C4B" w:rsidRDefault="009D1C4B" w:rsidP="009D1C4B">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172A97AD"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80982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9D1C4B" w:rsidRPr="0001000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9D1C4B" w:rsidRPr="0001000C" w14:paraId="74BB092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9D1C4B" w:rsidRPr="006154A9" w:rsidRDefault="009D1C4B" w:rsidP="009D1C4B">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36C904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58BCC0D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9D1C4B" w:rsidRPr="006154A9"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D1C4B" w:rsidRPr="008D47F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9D1C4B" w:rsidRPr="0001000C" w14:paraId="0D85880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9D1C4B" w:rsidRPr="003B13B1" w:rsidRDefault="009D1C4B" w:rsidP="009D1C4B">
            <w:pPr>
              <w:jc w:val="center"/>
              <w:rPr>
                <w:sz w:val="18"/>
                <w:szCs w:val="18"/>
              </w:rPr>
            </w:pPr>
            <w:r>
              <w:rPr>
                <w:sz w:val="18"/>
                <w:szCs w:val="18"/>
              </w:rPr>
              <w:t xml:space="preserve">Merjanian </w:t>
            </w:r>
            <w:r w:rsidRPr="00A32BD2">
              <w:rPr>
                <w:i/>
                <w:sz w:val="18"/>
                <w:szCs w:val="18"/>
              </w:rPr>
              <w:t>et al.</w:t>
            </w:r>
          </w:p>
        </w:tc>
        <w:tc>
          <w:tcPr>
            <w:tcW w:w="0" w:type="auto"/>
          </w:tcPr>
          <w:p w14:paraId="3650B453" w14:textId="77777777" w:rsidR="009D1C4B" w:rsidRPr="003B13B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512298F0" w14:textId="477F9A25"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5FBB74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9D9266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9D1C4B" w:rsidRPr="0001000C" w14:paraId="62A48DA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9D1C4B" w:rsidRPr="003B13B1" w:rsidRDefault="009D1C4B" w:rsidP="009D1C4B">
            <w:pPr>
              <w:jc w:val="center"/>
              <w:rPr>
                <w:sz w:val="18"/>
                <w:szCs w:val="18"/>
              </w:rPr>
            </w:pPr>
            <w:r>
              <w:rPr>
                <w:sz w:val="18"/>
                <w:szCs w:val="18"/>
              </w:rPr>
              <w:t xml:space="preserve">Merjanian </w:t>
            </w:r>
            <w:r w:rsidRPr="00A32BD2">
              <w:rPr>
                <w:i/>
                <w:sz w:val="18"/>
                <w:szCs w:val="18"/>
              </w:rPr>
              <w:t>et al.</w:t>
            </w:r>
          </w:p>
        </w:tc>
        <w:tc>
          <w:tcPr>
            <w:tcW w:w="0" w:type="auto"/>
          </w:tcPr>
          <w:p w14:paraId="52822B00" w14:textId="77777777" w:rsidR="009D1C4B" w:rsidRPr="003B13B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45C5">
              <w:rPr>
                <w:sz w:val="18"/>
                <w:szCs w:val="18"/>
              </w:rPr>
              <w:t>12787418</w:t>
            </w:r>
          </w:p>
        </w:tc>
        <w:tc>
          <w:tcPr>
            <w:tcW w:w="0" w:type="auto"/>
          </w:tcPr>
          <w:p w14:paraId="66B892B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055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2FDCF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3CA5C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AFB58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9D1C4B" w:rsidRPr="00A73F1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66EE2C9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9D1C4B" w:rsidRDefault="009D1C4B" w:rsidP="009D1C4B">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57A5A5E2" w14:textId="77777777" w:rsidR="009D1C4B" w:rsidRPr="00F741B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08D9A5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0B75C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56F55C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B3B579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E9C059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28F1B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9D1C4B" w:rsidRPr="0001000C" w14:paraId="47E7449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9D1C4B" w:rsidRPr="00662DE4" w:rsidRDefault="009D1C4B" w:rsidP="009D1C4B">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205F3CCB" w14:textId="77777777" w:rsidR="009D1C4B" w:rsidRPr="00662DE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741BD">
              <w:rPr>
                <w:sz w:val="18"/>
                <w:szCs w:val="18"/>
              </w:rPr>
              <w:t>28703899</w:t>
            </w:r>
          </w:p>
        </w:tc>
        <w:tc>
          <w:tcPr>
            <w:tcW w:w="0" w:type="auto"/>
          </w:tcPr>
          <w:p w14:paraId="00ABEB7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E745AF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0D38F4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F2D57C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498D99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48A6C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9D1C4B"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9D1C4B" w:rsidRDefault="009D1C4B" w:rsidP="009D1C4B">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5456A194"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6214">
              <w:rPr>
                <w:sz w:val="18"/>
                <w:szCs w:val="18"/>
              </w:rPr>
              <w:t>19574342</w:t>
            </w:r>
          </w:p>
        </w:tc>
        <w:tc>
          <w:tcPr>
            <w:tcW w:w="0" w:type="auto"/>
            <w:shd w:val="clear" w:color="auto" w:fill="E7E6E6" w:themeFill="background2"/>
          </w:tcPr>
          <w:p w14:paraId="1A817C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9D1C4B" w:rsidRPr="0001000C" w14:paraId="60333B5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9D1C4B" w:rsidRDefault="009D1C4B" w:rsidP="009D1C4B">
            <w:pPr>
              <w:jc w:val="center"/>
              <w:rPr>
                <w:sz w:val="18"/>
                <w:szCs w:val="18"/>
              </w:rPr>
            </w:pPr>
            <w:r w:rsidRPr="00497A88">
              <w:rPr>
                <w:sz w:val="18"/>
                <w:szCs w:val="18"/>
              </w:rPr>
              <w:lastRenderedPageBreak/>
              <w:t>Munguia</w:t>
            </w:r>
            <w:r>
              <w:rPr>
                <w:sz w:val="18"/>
                <w:szCs w:val="18"/>
              </w:rPr>
              <w:t xml:space="preserve"> </w:t>
            </w:r>
            <w:r w:rsidRPr="00497A88">
              <w:rPr>
                <w:i/>
                <w:sz w:val="18"/>
                <w:szCs w:val="18"/>
              </w:rPr>
              <w:t>et al.</w:t>
            </w:r>
          </w:p>
        </w:tc>
        <w:tc>
          <w:tcPr>
            <w:tcW w:w="0" w:type="auto"/>
          </w:tcPr>
          <w:p w14:paraId="68054588" w14:textId="77777777" w:rsidR="009D1C4B" w:rsidRPr="00E13845"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2D495D8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9D1C4B" w:rsidRPr="0001000C" w14:paraId="6FD56AC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9D1C4B" w:rsidRDefault="009D1C4B" w:rsidP="009D1C4B">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30D0AE19" w14:textId="77777777" w:rsidR="009D1C4B" w:rsidRPr="00DA1C5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27080977</w:t>
            </w:r>
          </w:p>
        </w:tc>
        <w:tc>
          <w:tcPr>
            <w:tcW w:w="0" w:type="auto"/>
          </w:tcPr>
          <w:p w14:paraId="50B3B5BF" w14:textId="269B068A"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9D1C4B" w:rsidRPr="0001000C" w14:paraId="0CCD07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9D1C4B" w:rsidRDefault="009D1C4B" w:rsidP="009D1C4B">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0885BB8"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6214">
              <w:rPr>
                <w:sz w:val="18"/>
                <w:szCs w:val="18"/>
              </w:rPr>
              <w:t>30347400</w:t>
            </w:r>
          </w:p>
        </w:tc>
        <w:tc>
          <w:tcPr>
            <w:tcW w:w="0" w:type="auto"/>
            <w:shd w:val="clear" w:color="auto" w:fill="E7E6E6" w:themeFill="background2"/>
          </w:tcPr>
          <w:p w14:paraId="4A33849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9D1C4B" w:rsidRPr="0001000C" w14:paraId="66AFBE4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9D1C4B" w:rsidRPr="001E5EB1" w:rsidRDefault="009D1C4B" w:rsidP="009D1C4B">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6BEE8258" w14:textId="77777777" w:rsidR="009D1C4B" w:rsidRPr="003A4F56"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D2775">
              <w:rPr>
                <w:sz w:val="18"/>
                <w:szCs w:val="18"/>
              </w:rPr>
              <w:t>31791277</w:t>
            </w:r>
          </w:p>
        </w:tc>
        <w:tc>
          <w:tcPr>
            <w:tcW w:w="0" w:type="auto"/>
          </w:tcPr>
          <w:p w14:paraId="380B4D6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9D1C4B" w:rsidRPr="00AB415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9D1C4B" w:rsidRPr="001E5EB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9D1C4B" w:rsidRPr="0001000C" w14:paraId="636B95C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9D1C4B" w:rsidRPr="004F0D3C" w:rsidRDefault="009D1C4B" w:rsidP="009D1C4B">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3D988806" w14:textId="77777777" w:rsidR="009D1C4B" w:rsidRPr="004F0D3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0D3C">
              <w:rPr>
                <w:sz w:val="18"/>
                <w:szCs w:val="18"/>
              </w:rPr>
              <w:t>31339604</w:t>
            </w:r>
          </w:p>
        </w:tc>
        <w:tc>
          <w:tcPr>
            <w:tcW w:w="0" w:type="auto"/>
          </w:tcPr>
          <w:p w14:paraId="1FA713F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9D1C4B" w:rsidRPr="0001000C" w14:paraId="6AE3D74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CD32C" w14:textId="77777777" w:rsidR="009D1C4B" w:rsidRDefault="009D1C4B" w:rsidP="009D1C4B">
            <w:pPr>
              <w:jc w:val="center"/>
              <w:rPr>
                <w:sz w:val="18"/>
                <w:szCs w:val="18"/>
              </w:rPr>
            </w:pPr>
            <w:r>
              <w:rPr>
                <w:sz w:val="18"/>
                <w:szCs w:val="18"/>
              </w:rPr>
              <w:t xml:space="preserve">Oh </w:t>
            </w:r>
            <w:r w:rsidRPr="00565CDC">
              <w:rPr>
                <w:i/>
                <w:sz w:val="18"/>
                <w:szCs w:val="18"/>
              </w:rPr>
              <w:t>et al.</w:t>
            </w:r>
          </w:p>
        </w:tc>
        <w:tc>
          <w:tcPr>
            <w:tcW w:w="0" w:type="auto"/>
          </w:tcPr>
          <w:p w14:paraId="511E1274" w14:textId="77777777" w:rsidR="009D1C4B" w:rsidRPr="00A94A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5CDC">
              <w:rPr>
                <w:sz w:val="18"/>
                <w:szCs w:val="18"/>
              </w:rPr>
              <w:t>16224161</w:t>
            </w:r>
          </w:p>
        </w:tc>
        <w:tc>
          <w:tcPr>
            <w:tcW w:w="0" w:type="auto"/>
          </w:tcPr>
          <w:p w14:paraId="09B6D35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bookmarkStart w:id="0" w:name="_GoBack"/>
            <w:bookmarkEnd w:id="0"/>
            <w:r>
              <w:rPr>
                <w:sz w:val="18"/>
                <w:szCs w:val="18"/>
              </w:rPr>
              <w:t>Korea</w:t>
            </w:r>
          </w:p>
        </w:tc>
        <w:tc>
          <w:tcPr>
            <w:tcW w:w="0" w:type="auto"/>
          </w:tcPr>
          <w:p w14:paraId="45D5A8D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BAEE7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0E5BF59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8E9AD4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AA17B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35CE94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6E6D1C4E" w14:textId="7C561459"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1)","plainTextFormattedCitation":"(71)","previouslyFormattedCitation":"(73)"},"properties":{"noteIndex":0},"schema":"https://github.com/citation-style-language/schema/raw/master/csl-citation.json"}</w:instrText>
            </w:r>
            <w:r>
              <w:rPr>
                <w:sz w:val="18"/>
                <w:szCs w:val="18"/>
              </w:rPr>
              <w:fldChar w:fldCharType="separate"/>
            </w:r>
            <w:r w:rsidRPr="008E6533">
              <w:rPr>
                <w:noProof/>
                <w:sz w:val="18"/>
                <w:szCs w:val="18"/>
              </w:rPr>
              <w:t>(71)</w:t>
            </w:r>
            <w:r>
              <w:rPr>
                <w:sz w:val="18"/>
                <w:szCs w:val="18"/>
              </w:rPr>
              <w:fldChar w:fldCharType="end"/>
            </w:r>
          </w:p>
        </w:tc>
      </w:tr>
      <w:tr w:rsidR="009D1C4B" w:rsidRPr="0001000C" w14:paraId="6FD1E0C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9D1C4B" w:rsidRPr="00871588" w:rsidRDefault="009D1C4B" w:rsidP="009D1C4B">
            <w:pPr>
              <w:jc w:val="center"/>
              <w:rPr>
                <w:sz w:val="18"/>
                <w:szCs w:val="18"/>
              </w:rPr>
            </w:pPr>
            <w:r>
              <w:rPr>
                <w:sz w:val="18"/>
                <w:szCs w:val="18"/>
              </w:rPr>
              <w:t xml:space="preserve">Oh </w:t>
            </w:r>
            <w:r w:rsidRPr="00E811AE">
              <w:rPr>
                <w:i/>
                <w:sz w:val="18"/>
                <w:szCs w:val="18"/>
              </w:rPr>
              <w:t>et al.</w:t>
            </w:r>
          </w:p>
        </w:tc>
        <w:tc>
          <w:tcPr>
            <w:tcW w:w="0" w:type="auto"/>
          </w:tcPr>
          <w:p w14:paraId="124682D4" w14:textId="77777777" w:rsidR="009D1C4B" w:rsidRPr="00871588"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811AE">
              <w:rPr>
                <w:sz w:val="18"/>
                <w:szCs w:val="18"/>
              </w:rPr>
              <w:t>12093777</w:t>
            </w:r>
          </w:p>
        </w:tc>
        <w:tc>
          <w:tcPr>
            <w:tcW w:w="0" w:type="auto"/>
          </w:tcPr>
          <w:p w14:paraId="3615B5D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79EEB79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560754E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250415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w:t>
            </w:r>
          </w:p>
        </w:tc>
        <w:tc>
          <w:tcPr>
            <w:tcW w:w="0" w:type="auto"/>
          </w:tcPr>
          <w:p w14:paraId="0BE754E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4B1526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61B1FDA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9D1C4B" w:rsidRPr="0001000C" w14:paraId="218CDD21"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9D1C4B" w:rsidRDefault="009D1C4B" w:rsidP="009D1C4B">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3BB99F87"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558928</w:t>
            </w:r>
          </w:p>
        </w:tc>
        <w:tc>
          <w:tcPr>
            <w:tcW w:w="0" w:type="auto"/>
            <w:shd w:val="clear" w:color="auto" w:fill="E7E6E6" w:themeFill="background2"/>
          </w:tcPr>
          <w:p w14:paraId="5B29D09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9D1C4B" w:rsidRPr="00DF224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D1C4B" w:rsidRPr="0092232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9D1C4B" w:rsidRPr="0001000C" w14:paraId="01060D8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40C0F5C" w14:textId="77777777" w:rsidR="009D1C4B" w:rsidRDefault="009D1C4B" w:rsidP="009D1C4B">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w:t>
            </w:r>
            <w:r w:rsidRPr="0019367D">
              <w:rPr>
                <w:i/>
                <w:sz w:val="18"/>
                <w:szCs w:val="18"/>
              </w:rPr>
              <w:t>et al.</w:t>
            </w:r>
          </w:p>
        </w:tc>
        <w:tc>
          <w:tcPr>
            <w:tcW w:w="0" w:type="auto"/>
          </w:tcPr>
          <w:p w14:paraId="4DB60421" w14:textId="77777777" w:rsidR="009D1C4B" w:rsidRPr="00915349"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5AC9394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74A864F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7B3531D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2C5D94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B2C457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more severe</w:t>
            </w:r>
          </w:p>
        </w:tc>
        <w:tc>
          <w:tcPr>
            <w:tcW w:w="0" w:type="auto"/>
          </w:tcPr>
          <w:p w14:paraId="2C72B31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vs. female </w:t>
            </w:r>
            <w:r w:rsidRPr="00935075">
              <w:rPr>
                <w:sz w:val="18"/>
                <w:szCs w:val="18"/>
                <w:lang w:eastAsia="ja-JP"/>
              </w:rPr>
              <w:t>0.76 vs. 0.69, P &lt; .05</w:t>
            </w:r>
          </w:p>
        </w:tc>
        <w:tc>
          <w:tcPr>
            <w:tcW w:w="0" w:type="auto"/>
          </w:tcPr>
          <w:p w14:paraId="474C40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35F106D" w14:textId="1944AA19"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4)","plainTextFormattedCitation":"(74)","previouslyFormattedCitation":"(75)"},"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74)</w:t>
            </w:r>
            <w:r>
              <w:rPr>
                <w:sz w:val="18"/>
                <w:szCs w:val="18"/>
                <w:lang w:eastAsia="ja-JP"/>
              </w:rPr>
              <w:fldChar w:fldCharType="end"/>
            </w:r>
          </w:p>
        </w:tc>
      </w:tr>
      <w:tr w:rsidR="009D1C4B" w:rsidRPr="0001000C" w14:paraId="38BF6D7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9D1C4B" w:rsidRDefault="009D1C4B" w:rsidP="009D1C4B">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51658F42" w14:textId="77777777" w:rsidR="009D1C4B" w:rsidRPr="000304E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4035AA5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9D1C4B" w:rsidRPr="0001000C" w14:paraId="4D1AC67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9D1C4B" w:rsidRDefault="009D1C4B" w:rsidP="009D1C4B">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29BD8FF0"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31407</w:t>
            </w:r>
          </w:p>
        </w:tc>
        <w:tc>
          <w:tcPr>
            <w:tcW w:w="0" w:type="auto"/>
            <w:shd w:val="clear" w:color="auto" w:fill="E7E6E6" w:themeFill="background2"/>
          </w:tcPr>
          <w:p w14:paraId="6847C36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D1C4B" w:rsidRPr="00AC2E6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9D1C4B" w:rsidRPr="0001000C" w14:paraId="0F1A977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9D1C4B" w:rsidRPr="00FD7EB5" w:rsidRDefault="009D1C4B" w:rsidP="009D1C4B">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6CB28EA8" w14:textId="77777777" w:rsidR="009D1C4B" w:rsidRPr="00FD7EB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1917B2D4" w14:textId="6A33107D"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9D1C4B"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9D1C4B" w:rsidRPr="00185B11" w:rsidRDefault="009D1C4B" w:rsidP="009D1C4B">
            <w:pPr>
              <w:jc w:val="center"/>
              <w:rPr>
                <w:sz w:val="18"/>
                <w:szCs w:val="18"/>
                <w:lang w:eastAsia="ja-JP"/>
              </w:rPr>
            </w:pPr>
            <w:r w:rsidRPr="00185B11">
              <w:rPr>
                <w:sz w:val="18"/>
                <w:szCs w:val="18"/>
                <w:lang w:eastAsia="ja-JP"/>
              </w:rPr>
              <w:lastRenderedPageBreak/>
              <w:t xml:space="preserve">Renaud </w:t>
            </w:r>
            <w:r w:rsidRPr="002F342A">
              <w:rPr>
                <w:i/>
                <w:sz w:val="18"/>
                <w:szCs w:val="18"/>
                <w:lang w:eastAsia="ja-JP"/>
              </w:rPr>
              <w:t>et al.</w:t>
            </w:r>
          </w:p>
        </w:tc>
        <w:tc>
          <w:tcPr>
            <w:tcW w:w="0" w:type="auto"/>
            <w:shd w:val="clear" w:color="auto" w:fill="E7E6E6" w:themeFill="background2"/>
          </w:tcPr>
          <w:p w14:paraId="7C672E1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shd w:val="clear" w:color="auto" w:fill="E7E6E6" w:themeFill="background2"/>
          </w:tcPr>
          <w:p w14:paraId="1D606E8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9D1C4B" w:rsidRPr="008D47F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9D1C4B" w:rsidRPr="00185B1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9D1C4B" w:rsidRPr="0001000C" w14:paraId="5D7E7BD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9D1C4B" w:rsidRDefault="009D1C4B" w:rsidP="009D1C4B">
            <w:pPr>
              <w:jc w:val="center"/>
              <w:rPr>
                <w:sz w:val="18"/>
                <w:szCs w:val="18"/>
              </w:rPr>
            </w:pPr>
            <w:r>
              <w:rPr>
                <w:sz w:val="18"/>
                <w:szCs w:val="18"/>
              </w:rPr>
              <w:t xml:space="preserve">Ribeiro </w:t>
            </w:r>
            <w:r w:rsidRPr="0075058B">
              <w:rPr>
                <w:i/>
                <w:sz w:val="18"/>
                <w:szCs w:val="18"/>
              </w:rPr>
              <w:t>et al.</w:t>
            </w:r>
          </w:p>
        </w:tc>
        <w:tc>
          <w:tcPr>
            <w:tcW w:w="0" w:type="auto"/>
          </w:tcPr>
          <w:p w14:paraId="26B3F272" w14:textId="77777777" w:rsidR="009D1C4B" w:rsidRPr="00565CD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6068B8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9D1C4B" w:rsidRPr="0001000C" w14:paraId="7CAC2C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9D1C4B" w:rsidRDefault="009D1C4B" w:rsidP="009D1C4B">
            <w:pPr>
              <w:jc w:val="center"/>
              <w:rPr>
                <w:sz w:val="18"/>
                <w:szCs w:val="18"/>
              </w:rPr>
            </w:pPr>
            <w:r>
              <w:rPr>
                <w:sz w:val="18"/>
                <w:szCs w:val="18"/>
              </w:rPr>
              <w:t xml:space="preserve">Ribeiro </w:t>
            </w:r>
            <w:r w:rsidRPr="0075058B">
              <w:rPr>
                <w:i/>
                <w:sz w:val="18"/>
                <w:szCs w:val="18"/>
              </w:rPr>
              <w:t>et al.</w:t>
            </w:r>
          </w:p>
        </w:tc>
        <w:tc>
          <w:tcPr>
            <w:tcW w:w="0" w:type="auto"/>
          </w:tcPr>
          <w:p w14:paraId="115A4091" w14:textId="77777777" w:rsidR="009D1C4B" w:rsidRPr="00565CD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058B">
              <w:rPr>
                <w:sz w:val="18"/>
                <w:szCs w:val="18"/>
              </w:rPr>
              <w:t>9719161</w:t>
            </w:r>
          </w:p>
        </w:tc>
        <w:tc>
          <w:tcPr>
            <w:tcW w:w="0" w:type="auto"/>
          </w:tcPr>
          <w:p w14:paraId="4E6BB6E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D1C4B" w:rsidRPr="0001000C" w14:paraId="1CA212C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9D1C4B" w:rsidRDefault="009D1C4B" w:rsidP="009D1C4B">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350A889D" w14:textId="77777777" w:rsidR="009D1C4B" w:rsidRPr="00A63A6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7027B34B" w14:textId="77777777" w:rsidR="009D1C4B" w:rsidRPr="00A63A6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9D1C4B" w:rsidRPr="00D969E2"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9D1C4B"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9D1C4B" w:rsidRPr="005453A0" w:rsidRDefault="009D1C4B" w:rsidP="009D1C4B">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5B26BBC1"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1F9A">
              <w:rPr>
                <w:sz w:val="18"/>
                <w:szCs w:val="18"/>
              </w:rPr>
              <w:t>18800030</w:t>
            </w:r>
          </w:p>
        </w:tc>
        <w:tc>
          <w:tcPr>
            <w:tcW w:w="0" w:type="auto"/>
            <w:shd w:val="clear" w:color="auto" w:fill="E7E6E6" w:themeFill="background2"/>
          </w:tcPr>
          <w:p w14:paraId="77FDB34D"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9D1C4B" w:rsidRPr="0001000C" w14:paraId="10E2E0F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9D1C4B" w:rsidRDefault="009D1C4B" w:rsidP="009D1C4B">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838C8FB"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2768">
              <w:rPr>
                <w:sz w:val="18"/>
                <w:szCs w:val="18"/>
              </w:rPr>
              <w:t>22483469</w:t>
            </w:r>
          </w:p>
        </w:tc>
        <w:tc>
          <w:tcPr>
            <w:tcW w:w="0" w:type="auto"/>
            <w:shd w:val="clear" w:color="auto" w:fill="E7E6E6" w:themeFill="background2"/>
          </w:tcPr>
          <w:p w14:paraId="6583310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D1C4B" w:rsidRPr="00FA5DC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9D1C4B" w:rsidRPr="0001000C" w14:paraId="7AA819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9D1C4B" w:rsidRDefault="009D1C4B" w:rsidP="009D1C4B">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31B594DA" w14:textId="77777777" w:rsidR="009D1C4B" w:rsidRPr="005453A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1E1C302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9D1C4B" w:rsidRPr="0092232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9D1C4B" w:rsidRPr="0001000C" w14:paraId="18ADF9A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9D1C4B" w:rsidRDefault="009D1C4B" w:rsidP="009D1C4B">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12930B3B" w14:textId="77777777" w:rsidR="009D1C4B" w:rsidRPr="00430D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2E228D2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9D1C4B" w:rsidRPr="006512A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9D1C4B" w:rsidRPr="00DD51D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9D1C4B" w:rsidRPr="00DD51DD"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9D1C4B" w:rsidRPr="0001000C" w14:paraId="7ED0B41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9D1C4B" w:rsidRDefault="009D1C4B" w:rsidP="009D1C4B">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452AB513" w14:textId="77777777" w:rsidR="009D1C4B" w:rsidRPr="00B1738C"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12717F9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9D1C4B" w:rsidRPr="008A438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9D1C4B" w:rsidRPr="00AE0ADA"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438EDB9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5A8A183D" w14:textId="1F859F22"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9D1C4B"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9D1C4B" w:rsidRPr="00185B11" w:rsidRDefault="009D1C4B" w:rsidP="009D1C4B">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3311BB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shd w:val="clear" w:color="auto" w:fill="E7E6E6" w:themeFill="background2"/>
          </w:tcPr>
          <w:p w14:paraId="0DFFD468" w14:textId="2AB2E41C"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9D1C4B" w:rsidRPr="003C3B35"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9D1C4B" w:rsidRPr="008D47FC"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9D1C4B" w:rsidRPr="00185B1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9D1C4B" w:rsidRPr="0001000C" w14:paraId="28EFE41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9D1C4B" w:rsidRDefault="009D1C4B" w:rsidP="009D1C4B">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4857563F" w14:textId="77777777" w:rsidR="009D1C4B" w:rsidRPr="0039771D"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59949A08"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9D1C4B" w:rsidRPr="0001000C" w14:paraId="24BF082E"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9D1C4B" w:rsidRDefault="009D1C4B" w:rsidP="009D1C4B">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1734DD93" w14:textId="77777777" w:rsidR="009D1C4B" w:rsidRPr="005453A0"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2FEA">
              <w:rPr>
                <w:sz w:val="18"/>
                <w:szCs w:val="18"/>
              </w:rPr>
              <w:t>26865177</w:t>
            </w:r>
          </w:p>
        </w:tc>
        <w:tc>
          <w:tcPr>
            <w:tcW w:w="0" w:type="auto"/>
            <w:shd w:val="clear" w:color="auto" w:fill="E7E6E6" w:themeFill="background2"/>
          </w:tcPr>
          <w:p w14:paraId="6224FB5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D1C4B" w:rsidRPr="00FC7FE7"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9D1C4B" w:rsidRPr="0001000C" w14:paraId="0F5782B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9D1C4B" w:rsidRDefault="009D1C4B" w:rsidP="009D1C4B">
            <w:pPr>
              <w:jc w:val="center"/>
              <w:rPr>
                <w:sz w:val="18"/>
                <w:szCs w:val="18"/>
              </w:rPr>
            </w:pPr>
            <w:r>
              <w:rPr>
                <w:sz w:val="18"/>
                <w:szCs w:val="18"/>
              </w:rPr>
              <w:lastRenderedPageBreak/>
              <w:t xml:space="preserve">Wang </w:t>
            </w:r>
            <w:r w:rsidRPr="006F532F">
              <w:rPr>
                <w:i/>
                <w:sz w:val="18"/>
                <w:szCs w:val="18"/>
              </w:rPr>
              <w:t>et al.</w:t>
            </w:r>
          </w:p>
        </w:tc>
        <w:tc>
          <w:tcPr>
            <w:tcW w:w="0" w:type="auto"/>
          </w:tcPr>
          <w:p w14:paraId="38A11554" w14:textId="77777777" w:rsidR="009D1C4B" w:rsidRPr="004463C0"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042F0">
              <w:rPr>
                <w:sz w:val="18"/>
                <w:szCs w:val="18"/>
              </w:rPr>
              <w:t>24876353</w:t>
            </w:r>
          </w:p>
        </w:tc>
        <w:tc>
          <w:tcPr>
            <w:tcW w:w="0" w:type="auto"/>
          </w:tcPr>
          <w:p w14:paraId="16BC0FD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9D1C4B" w:rsidRPr="0001000C" w14:paraId="374D99F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9D1C4B" w:rsidRPr="00F6753A" w:rsidRDefault="009D1C4B" w:rsidP="009D1C4B">
            <w:pPr>
              <w:jc w:val="center"/>
              <w:rPr>
                <w:sz w:val="18"/>
                <w:szCs w:val="18"/>
              </w:rPr>
            </w:pPr>
            <w:r>
              <w:rPr>
                <w:sz w:val="18"/>
                <w:szCs w:val="18"/>
              </w:rPr>
              <w:t xml:space="preserve">Wang </w:t>
            </w:r>
            <w:r w:rsidRPr="00777C9D">
              <w:rPr>
                <w:i/>
                <w:sz w:val="18"/>
                <w:szCs w:val="18"/>
              </w:rPr>
              <w:t>et al.</w:t>
            </w:r>
          </w:p>
        </w:tc>
        <w:tc>
          <w:tcPr>
            <w:tcW w:w="0" w:type="auto"/>
          </w:tcPr>
          <w:p w14:paraId="7F44D609" w14:textId="77777777" w:rsidR="009D1C4B" w:rsidRPr="00F6753A"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7C9D">
              <w:rPr>
                <w:sz w:val="18"/>
                <w:szCs w:val="18"/>
              </w:rPr>
              <w:t>12506148</w:t>
            </w:r>
          </w:p>
        </w:tc>
        <w:tc>
          <w:tcPr>
            <w:tcW w:w="0" w:type="auto"/>
          </w:tcPr>
          <w:p w14:paraId="0ED40C29"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9D1C4B" w:rsidRPr="0001000C" w14:paraId="0C3EFFC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9D1C4B" w:rsidRPr="0096126F" w:rsidRDefault="009D1C4B" w:rsidP="009D1C4B">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17DD0A47" w14:textId="77777777" w:rsidR="009D1C4B" w:rsidRPr="0096126F"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15E007B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9D1C4B" w:rsidRPr="00DD3764"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098D493B" w14:textId="1DC9F09B"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9D1C4B" w:rsidRPr="0001000C" w14:paraId="69B4CFF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9D1C4B" w:rsidRDefault="009D1C4B" w:rsidP="009D1C4B">
            <w:pPr>
              <w:jc w:val="center"/>
              <w:rPr>
                <w:sz w:val="18"/>
                <w:szCs w:val="18"/>
              </w:rPr>
            </w:pPr>
            <w:r>
              <w:rPr>
                <w:sz w:val="18"/>
                <w:szCs w:val="18"/>
              </w:rPr>
              <w:t xml:space="preserve">Yoshikawa </w:t>
            </w:r>
            <w:r w:rsidRPr="007D4C4D">
              <w:rPr>
                <w:i/>
                <w:sz w:val="18"/>
                <w:szCs w:val="18"/>
              </w:rPr>
              <w:t>et al.</w:t>
            </w:r>
          </w:p>
        </w:tc>
        <w:tc>
          <w:tcPr>
            <w:tcW w:w="0" w:type="auto"/>
          </w:tcPr>
          <w:p w14:paraId="50CB2152" w14:textId="77777777" w:rsidR="009D1C4B" w:rsidRPr="002225F3"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1BCA378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9D1C4B" w:rsidRPr="00AE18CE"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9D1C4B" w:rsidRPr="002503EF"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9D1C4B" w:rsidRPr="0001000C" w14:paraId="7262727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9D1C4B" w:rsidRDefault="009D1C4B" w:rsidP="009D1C4B">
            <w:pPr>
              <w:jc w:val="center"/>
              <w:rPr>
                <w:sz w:val="18"/>
                <w:szCs w:val="18"/>
              </w:rPr>
            </w:pPr>
            <w:r>
              <w:rPr>
                <w:sz w:val="18"/>
                <w:szCs w:val="18"/>
              </w:rPr>
              <w:t xml:space="preserve">Zhou </w:t>
            </w:r>
            <w:r w:rsidRPr="0083684A">
              <w:rPr>
                <w:i/>
                <w:sz w:val="18"/>
                <w:szCs w:val="18"/>
              </w:rPr>
              <w:t>et al.</w:t>
            </w:r>
          </w:p>
        </w:tc>
        <w:tc>
          <w:tcPr>
            <w:tcW w:w="0" w:type="auto"/>
          </w:tcPr>
          <w:p w14:paraId="4E08B788" w14:textId="77777777" w:rsidR="009D1C4B" w:rsidRPr="00C51691"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30309449</w:t>
            </w:r>
          </w:p>
        </w:tc>
        <w:tc>
          <w:tcPr>
            <w:tcW w:w="0" w:type="auto"/>
          </w:tcPr>
          <w:p w14:paraId="3F75C11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9D1C4B" w:rsidRPr="00F165F3"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9D1C4B" w:rsidRDefault="009D1C4B"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9D1C4B" w:rsidRDefault="009D1C4B"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9D1C4B" w:rsidRPr="0001000C" w14:paraId="3372055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9D1C4B" w:rsidRDefault="009D1C4B" w:rsidP="009D1C4B">
            <w:pPr>
              <w:jc w:val="center"/>
              <w:rPr>
                <w:sz w:val="18"/>
                <w:szCs w:val="18"/>
              </w:rPr>
            </w:pPr>
            <w:r>
              <w:rPr>
                <w:sz w:val="18"/>
                <w:szCs w:val="18"/>
              </w:rPr>
              <w:t xml:space="preserve">Zhou </w:t>
            </w:r>
            <w:r w:rsidRPr="0083684A">
              <w:rPr>
                <w:i/>
                <w:sz w:val="18"/>
                <w:szCs w:val="18"/>
              </w:rPr>
              <w:t>et al.</w:t>
            </w:r>
          </w:p>
        </w:tc>
        <w:tc>
          <w:tcPr>
            <w:tcW w:w="0" w:type="auto"/>
          </w:tcPr>
          <w:p w14:paraId="18FEE20D" w14:textId="77777777" w:rsidR="009D1C4B" w:rsidRPr="00C51691"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0532C51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9D1C4B" w:rsidRDefault="009D1C4B"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9D1C4B" w:rsidRDefault="009D1C4B"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12"/>
        <w:gridCol w:w="946"/>
        <w:gridCol w:w="1097"/>
        <w:gridCol w:w="587"/>
        <w:gridCol w:w="1063"/>
        <w:gridCol w:w="772"/>
        <w:gridCol w:w="1431"/>
        <w:gridCol w:w="4172"/>
        <w:gridCol w:w="1879"/>
        <w:gridCol w:w="599"/>
      </w:tblGrid>
      <w:tr w:rsidR="008E6533"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8E6533" w:rsidRPr="0001000C" w:rsidRDefault="008E6533" w:rsidP="00E316CE">
            <w:pPr>
              <w:jc w:val="center"/>
              <w:rPr>
                <w:sz w:val="18"/>
                <w:szCs w:val="18"/>
              </w:rPr>
            </w:pPr>
            <w:r>
              <w:rPr>
                <w:rFonts w:hint="eastAsia"/>
                <w:sz w:val="18"/>
                <w:szCs w:val="18"/>
              </w:rPr>
              <w:t>A</w:t>
            </w:r>
            <w:r>
              <w:rPr>
                <w:sz w:val="18"/>
                <w:szCs w:val="18"/>
              </w:rPr>
              <w:t>uthor</w:t>
            </w:r>
            <w:r w:rsidR="009D1C4B">
              <w:rPr>
                <w:sz w:val="18"/>
                <w:szCs w:val="18"/>
              </w:rPr>
              <w:t>s</w:t>
            </w:r>
          </w:p>
        </w:tc>
        <w:tc>
          <w:tcPr>
            <w:tcW w:w="0" w:type="auto"/>
          </w:tcPr>
          <w:p w14:paraId="5790EE1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6E0A896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A4145D2"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4B6FA82B" w:rsidR="008E6533" w:rsidRPr="0001000C" w:rsidRDefault="009D1C4B"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0" w:type="auto"/>
          </w:tcPr>
          <w:p w14:paraId="7531AA0C" w14:textId="55A9DE12"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sidR="009D1C4B">
              <w:rPr>
                <w:sz w:val="18"/>
                <w:szCs w:val="18"/>
              </w:rPr>
              <w:t xml:space="preserve"> assessment method</w:t>
            </w:r>
          </w:p>
        </w:tc>
        <w:tc>
          <w:tcPr>
            <w:tcW w:w="0" w:type="auto"/>
          </w:tcPr>
          <w:p w14:paraId="0D5585E0"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E6533" w:rsidRPr="0001000C" w14:paraId="5E85DE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8E6533" w:rsidRPr="005846A8" w:rsidRDefault="008E6533"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19DD6F65" w14:textId="77777777" w:rsidR="008E6533" w:rsidRPr="005846A8"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5F073BBF" w14:textId="2EBF89F1"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8E6533" w:rsidRPr="0001000C" w14:paraId="15838DE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8E6533" w:rsidRPr="003B13B1"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3537AE8" w14:textId="77777777" w:rsidR="008E6533" w:rsidRPr="003B13B1"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049ECE6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8E6533" w:rsidRPr="0001000C" w14:paraId="05DE5B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8E6533"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9587410" w14:textId="77777777" w:rsidR="008E6533" w:rsidRPr="00E31F4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71694EF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8E6533" w:rsidRPr="00452D90"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57F7E7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8E6533" w:rsidRPr="00771035" w:rsidRDefault="008E6533"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3483D2ED"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4B46">
              <w:rPr>
                <w:sz w:val="18"/>
                <w:szCs w:val="18"/>
              </w:rPr>
              <w:t>17524408</w:t>
            </w:r>
          </w:p>
        </w:tc>
        <w:tc>
          <w:tcPr>
            <w:tcW w:w="0" w:type="auto"/>
            <w:shd w:val="clear" w:color="auto" w:fill="E7E6E6" w:themeFill="background2"/>
          </w:tcPr>
          <w:p w14:paraId="403F986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8E6533" w:rsidRPr="0001000C" w14:paraId="37D723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3D9932B"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7CEFC903" w14:textId="14DD7114"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CRIC)</w:t>
            </w:r>
          </w:p>
        </w:tc>
        <w:tc>
          <w:tcPr>
            <w:tcW w:w="0" w:type="auto"/>
          </w:tcPr>
          <w:p w14:paraId="15FF639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9D4A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A</w:t>
            </w:r>
          </w:p>
        </w:tc>
        <w:tc>
          <w:tcPr>
            <w:tcW w:w="0" w:type="auto"/>
          </w:tcPr>
          <w:p w14:paraId="0A4714D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8</w:t>
            </w:r>
          </w:p>
        </w:tc>
        <w:tc>
          <w:tcPr>
            <w:tcW w:w="0" w:type="auto"/>
          </w:tcPr>
          <w:p w14:paraId="63F61EF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8E6533" w:rsidRPr="0001000C" w14:paraId="339EFA4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0DBF5EBF"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01A26E6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711A1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01B2B4"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316EF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7BEAA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E6D7F9"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A150A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B33666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223283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49CB03EC"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62604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13908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9D637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FE8C5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24CB"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C4490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08342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8E6533" w:rsidRDefault="008E6533" w:rsidP="004A5192">
            <w:pPr>
              <w:jc w:val="center"/>
              <w:rPr>
                <w:sz w:val="18"/>
                <w:szCs w:val="18"/>
              </w:rPr>
            </w:pPr>
            <w:r>
              <w:rPr>
                <w:sz w:val="18"/>
                <w:szCs w:val="18"/>
              </w:rPr>
              <w:t xml:space="preserve">Bundy </w:t>
            </w:r>
            <w:r w:rsidRPr="00E97B26">
              <w:rPr>
                <w:i/>
                <w:sz w:val="18"/>
                <w:szCs w:val="18"/>
              </w:rPr>
              <w:t>et al</w:t>
            </w:r>
          </w:p>
        </w:tc>
        <w:tc>
          <w:tcPr>
            <w:tcW w:w="0" w:type="auto"/>
          </w:tcPr>
          <w:p w14:paraId="1F3DE48B" w14:textId="77777777" w:rsidR="008E6533" w:rsidRPr="0081690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tcPr>
          <w:p w14:paraId="24756BC9" w14:textId="29406DC2" w:rsidR="008E6533" w:rsidRDefault="00DA2AD8"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AB0DF4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6E73AA3F"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665716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16FBBB" w14:textId="77777777" w:rsidR="008E6533" w:rsidRPr="00500B2D"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8E6533" w:rsidRPr="0001000C" w14:paraId="36F39EB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8E6533" w:rsidRDefault="008E6533" w:rsidP="00681752">
            <w:pPr>
              <w:jc w:val="center"/>
              <w:rPr>
                <w:sz w:val="18"/>
                <w:szCs w:val="18"/>
              </w:rPr>
            </w:pPr>
            <w:r>
              <w:rPr>
                <w:sz w:val="18"/>
                <w:szCs w:val="18"/>
              </w:rPr>
              <w:t xml:space="preserve">Cai </w:t>
            </w:r>
            <w:r w:rsidRPr="00567F04">
              <w:rPr>
                <w:i/>
                <w:sz w:val="18"/>
                <w:szCs w:val="18"/>
              </w:rPr>
              <w:t>et al.</w:t>
            </w:r>
          </w:p>
        </w:tc>
        <w:tc>
          <w:tcPr>
            <w:tcW w:w="0" w:type="auto"/>
          </w:tcPr>
          <w:p w14:paraId="64B8BE52"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F04">
              <w:rPr>
                <w:sz w:val="18"/>
                <w:szCs w:val="18"/>
              </w:rPr>
              <w:t>26159932</w:t>
            </w:r>
          </w:p>
        </w:tc>
        <w:tc>
          <w:tcPr>
            <w:tcW w:w="0" w:type="auto"/>
          </w:tcPr>
          <w:p w14:paraId="1E6A3C5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9A76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CCD81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FF26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417544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ACB5B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3769BF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F431627" w14:textId="77777777" w:rsidR="008E6533" w:rsidRPr="006943FE"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3BB5B0E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08CD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1382F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4374FE1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A43E6C1" w14:textId="77777777" w:rsidR="008E6533" w:rsidRDefault="008E6533"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28EA1664" w14:textId="4D82EB56"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8E6533" w:rsidRPr="0001000C" w14:paraId="26850A5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FA1103F" w14:textId="77777777" w:rsidR="008E6533" w:rsidRPr="006943FE"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60F93FB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0F236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CF10C5"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C33F4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5FDF08" w14:textId="77777777" w:rsidR="008E6533" w:rsidRDefault="008E6533"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FC3E5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F614B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64253D6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8E6533" w:rsidRPr="00DB7295" w:rsidRDefault="008E6533" w:rsidP="004A5192">
            <w:pPr>
              <w:jc w:val="center"/>
              <w:rPr>
                <w:sz w:val="18"/>
                <w:szCs w:val="18"/>
                <w:lang w:eastAsia="ja-JP"/>
              </w:rPr>
            </w:pPr>
            <w:r>
              <w:rPr>
                <w:sz w:val="18"/>
                <w:szCs w:val="18"/>
                <w:lang w:eastAsia="ja-JP"/>
              </w:rPr>
              <w:lastRenderedPageBreak/>
              <w:t xml:space="preserve">Chen </w:t>
            </w:r>
            <w:r w:rsidRPr="0019367D">
              <w:rPr>
                <w:i/>
                <w:sz w:val="18"/>
                <w:szCs w:val="18"/>
              </w:rPr>
              <w:t>et al.</w:t>
            </w:r>
          </w:p>
        </w:tc>
        <w:tc>
          <w:tcPr>
            <w:tcW w:w="0" w:type="auto"/>
            <w:shd w:val="clear" w:color="auto" w:fill="E7E6E6" w:themeFill="background2"/>
          </w:tcPr>
          <w:p w14:paraId="3B303401"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shd w:val="clear" w:color="auto" w:fill="E7E6E6" w:themeFill="background2"/>
          </w:tcPr>
          <w:p w14:paraId="4347E4E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8E6533" w:rsidRPr="00DF224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8E6533" w:rsidRPr="0001000C" w14:paraId="5DFBB32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8E6533" w:rsidRPr="00D1649A" w:rsidRDefault="008E6533"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2CB1CB1D"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shd w:val="clear" w:color="auto" w:fill="E7E6E6" w:themeFill="background2"/>
          </w:tcPr>
          <w:p w14:paraId="3BC9D6E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8E6533" w:rsidRPr="0001000C" w14:paraId="519CF86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8E6533" w:rsidRPr="00BD03D2" w:rsidRDefault="008E6533"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75C7B00A" w14:textId="77777777" w:rsidR="008E6533" w:rsidRPr="00F0206F"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23973</w:t>
            </w:r>
          </w:p>
        </w:tc>
        <w:tc>
          <w:tcPr>
            <w:tcW w:w="0" w:type="auto"/>
            <w:shd w:val="clear" w:color="auto" w:fill="E7E6E6" w:themeFill="background2"/>
          </w:tcPr>
          <w:p w14:paraId="08B9753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8E6533" w:rsidRPr="0001000C" w14:paraId="2BDED3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8E6533" w:rsidRDefault="008E6533"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01372088"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3AE7B721" w14:textId="77777777" w:rsidR="008E6533" w:rsidRPr="00234D5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12AE0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4F386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5D746F9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8E6533" w:rsidRPr="006C01C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67045286" w14:textId="448421C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8E6533" w:rsidRPr="0001000C" w14:paraId="54E9278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8E6533" w:rsidRDefault="008E6533"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0D2D86F1" w14:textId="77777777" w:rsidR="008E6533" w:rsidRPr="00D73E8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269E87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AB5531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9428A7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8C654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4BB187A2" w14:textId="77777777" w:rsidR="008E6533" w:rsidRPr="005D21C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E6533" w:rsidRPr="0001000C" w14:paraId="24B35A3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8E6533" w:rsidRPr="0001000C" w:rsidRDefault="008E6533"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4AD68FC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shd w:val="clear" w:color="auto" w:fill="E7E6E6" w:themeFill="background2"/>
          </w:tcPr>
          <w:p w14:paraId="2456D2A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8E6533" w:rsidRPr="0001000C" w14:paraId="55E744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8E6533" w:rsidRPr="003A2BEF" w:rsidRDefault="008E6533" w:rsidP="00681752">
            <w:pPr>
              <w:jc w:val="center"/>
              <w:rPr>
                <w:sz w:val="18"/>
                <w:szCs w:val="18"/>
              </w:rPr>
            </w:pPr>
            <w:r>
              <w:rPr>
                <w:sz w:val="18"/>
                <w:szCs w:val="18"/>
              </w:rPr>
              <w:t xml:space="preserve">Dai </w:t>
            </w:r>
            <w:r w:rsidRPr="00DB67AD">
              <w:rPr>
                <w:i/>
                <w:sz w:val="18"/>
                <w:szCs w:val="18"/>
              </w:rPr>
              <w:t>et al</w:t>
            </w:r>
          </w:p>
        </w:tc>
        <w:tc>
          <w:tcPr>
            <w:tcW w:w="0" w:type="auto"/>
          </w:tcPr>
          <w:p w14:paraId="6C7BDFEB"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674A1D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14F1D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7338CC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64F7D2E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1261CD58"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8E6533" w:rsidRPr="00F00F2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D9A21D9" w:rsidR="008E6533" w:rsidRPr="00DB67AD" w:rsidRDefault="00B210D9"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008E6533" w:rsidRPr="00DB67AD">
              <w:rPr>
                <w:sz w:val="18"/>
                <w:szCs w:val="18"/>
              </w:rPr>
              <w:t>oronary artery</w:t>
            </w:r>
          </w:p>
          <w:p w14:paraId="1DFA9E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8E6533" w:rsidRPr="0001000C" w14:paraId="328D0B3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5717852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3C5C2EE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16C0FB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4362EC8F"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51A07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12AB67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49DFE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36451A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055B751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8E6533" w:rsidRPr="006C4DC8" w:rsidRDefault="008E6533" w:rsidP="00681752">
            <w:pPr>
              <w:jc w:val="center"/>
              <w:rPr>
                <w:sz w:val="18"/>
                <w:szCs w:val="18"/>
              </w:rPr>
            </w:pPr>
            <w:r>
              <w:rPr>
                <w:sz w:val="18"/>
                <w:szCs w:val="18"/>
              </w:rPr>
              <w:t>Fain et al.</w:t>
            </w:r>
          </w:p>
        </w:tc>
        <w:tc>
          <w:tcPr>
            <w:tcW w:w="0" w:type="auto"/>
          </w:tcPr>
          <w:p w14:paraId="2D3930CD"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06120516" w14:textId="79A6A361"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F8ABBA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4D5ED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3B3B4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8E6533" w:rsidRPr="0001000C" w14:paraId="7325C3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8E6533" w:rsidRPr="00CF2DA9" w:rsidRDefault="008E6533" w:rsidP="00681752">
            <w:pPr>
              <w:jc w:val="center"/>
              <w:rPr>
                <w:sz w:val="18"/>
                <w:szCs w:val="18"/>
              </w:rPr>
            </w:pPr>
            <w:r>
              <w:rPr>
                <w:sz w:val="18"/>
                <w:szCs w:val="18"/>
              </w:rPr>
              <w:t xml:space="preserve">Fayed </w:t>
            </w:r>
            <w:r w:rsidRPr="00F0206F">
              <w:rPr>
                <w:i/>
                <w:sz w:val="18"/>
                <w:szCs w:val="18"/>
              </w:rPr>
              <w:t>et al.</w:t>
            </w:r>
          </w:p>
        </w:tc>
        <w:tc>
          <w:tcPr>
            <w:tcW w:w="0" w:type="auto"/>
          </w:tcPr>
          <w:p w14:paraId="20151A9D"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0206F">
              <w:rPr>
                <w:sz w:val="18"/>
                <w:szCs w:val="18"/>
              </w:rPr>
              <w:t>31464238</w:t>
            </w:r>
          </w:p>
        </w:tc>
        <w:tc>
          <w:tcPr>
            <w:tcW w:w="0" w:type="auto"/>
          </w:tcPr>
          <w:p w14:paraId="64AABC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8E6533" w:rsidRPr="00F0206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8E6533" w:rsidRPr="0001000C" w14:paraId="211336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8E6533" w:rsidRPr="003C16C4" w:rsidRDefault="008E6533"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03651D2A" w14:textId="77777777" w:rsidR="008E6533" w:rsidRPr="00541DF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A4082">
              <w:rPr>
                <w:sz w:val="18"/>
                <w:szCs w:val="18"/>
              </w:rPr>
              <w:t>21617086</w:t>
            </w:r>
          </w:p>
        </w:tc>
        <w:tc>
          <w:tcPr>
            <w:tcW w:w="0" w:type="auto"/>
          </w:tcPr>
          <w:p w14:paraId="591C7C6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8E6533" w:rsidRPr="00F308B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Pr>
                <w:sz w:val="18"/>
                <w:szCs w:val="18"/>
              </w:rPr>
              <w:lastRenderedPageBreak/>
              <w:t>computed tomography</w:t>
            </w:r>
          </w:p>
        </w:tc>
        <w:tc>
          <w:tcPr>
            <w:tcW w:w="0" w:type="auto"/>
          </w:tcPr>
          <w:p w14:paraId="2AEB5471" w14:textId="148FF97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8E6533" w:rsidRPr="0001000C" w14:paraId="6535833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5A84EB04"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3838EE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8E6533" w:rsidRPr="0001000C" w14:paraId="44C087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28001BC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273700E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8E6533" w:rsidRPr="0094753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5FFDE3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8E6533" w:rsidRDefault="008E6533"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76039CFE"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434F">
              <w:rPr>
                <w:sz w:val="18"/>
                <w:szCs w:val="18"/>
              </w:rPr>
              <w:t>26493621</w:t>
            </w:r>
          </w:p>
        </w:tc>
        <w:tc>
          <w:tcPr>
            <w:tcW w:w="0" w:type="auto"/>
          </w:tcPr>
          <w:p w14:paraId="03AAC1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8E6533" w:rsidRPr="00B92EE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8E6533" w:rsidRPr="00DF31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8E6533" w:rsidRPr="0001000C" w14:paraId="14D7D6B9"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8E6533" w:rsidRPr="0001000C" w:rsidRDefault="008E6533"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085FF80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shd w:val="clear" w:color="auto" w:fill="E7E6E6" w:themeFill="background2"/>
          </w:tcPr>
          <w:p w14:paraId="64B9B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8E6533" w:rsidRPr="00883DC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8E6533" w:rsidRPr="0001000C" w14:paraId="40CD935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8E6533" w:rsidRPr="00363928" w:rsidRDefault="008E6533"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5A4A821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shd w:val="clear" w:color="auto" w:fill="E7E6E6" w:themeFill="background2"/>
          </w:tcPr>
          <w:p w14:paraId="776ED5D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8E6533" w:rsidRPr="0001000C" w14:paraId="130065B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8E6533" w:rsidRPr="0001000C" w:rsidRDefault="008E6533"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38FFDF6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63928">
              <w:rPr>
                <w:sz w:val="18"/>
                <w:szCs w:val="18"/>
              </w:rPr>
              <w:t>32033584</w:t>
            </w:r>
          </w:p>
        </w:tc>
        <w:tc>
          <w:tcPr>
            <w:tcW w:w="0" w:type="auto"/>
            <w:shd w:val="clear" w:color="auto" w:fill="E7E6E6" w:themeFill="background2"/>
          </w:tcPr>
          <w:p w14:paraId="4B295AB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E6533" w:rsidRPr="0001000C" w14:paraId="465F2B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8E6533" w:rsidRPr="00EC0222" w:rsidRDefault="008E6533" w:rsidP="00681752">
            <w:pPr>
              <w:jc w:val="center"/>
              <w:rPr>
                <w:sz w:val="18"/>
                <w:szCs w:val="18"/>
              </w:rPr>
            </w:pPr>
            <w:r>
              <w:rPr>
                <w:sz w:val="18"/>
                <w:szCs w:val="18"/>
              </w:rPr>
              <w:t xml:space="preserve">Gross </w:t>
            </w:r>
            <w:r w:rsidRPr="00D73E87">
              <w:rPr>
                <w:i/>
                <w:sz w:val="18"/>
                <w:szCs w:val="18"/>
              </w:rPr>
              <w:t>et al.</w:t>
            </w:r>
          </w:p>
        </w:tc>
        <w:tc>
          <w:tcPr>
            <w:tcW w:w="0" w:type="auto"/>
          </w:tcPr>
          <w:p w14:paraId="4952E24A" w14:textId="77777777" w:rsidR="008E6533" w:rsidRPr="00EC022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3E87">
              <w:rPr>
                <w:sz w:val="18"/>
                <w:szCs w:val="18"/>
              </w:rPr>
              <w:t>17699396</w:t>
            </w:r>
          </w:p>
        </w:tc>
        <w:tc>
          <w:tcPr>
            <w:tcW w:w="0" w:type="auto"/>
          </w:tcPr>
          <w:p w14:paraId="0BC0049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607C777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200A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0D5748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6888827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024FF2"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thickness β = 0.068, 95% CI 0.009 to 0.071, p = 0.666</w:t>
            </w:r>
          </w:p>
          <w:p w14:paraId="6BC1D7A5"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thickness β = 0.041, 95% CI 0.303 to 0.233, p = 0.792</w:t>
            </w:r>
          </w:p>
          <w:p w14:paraId="067AC1E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area β = 0.084, 95% CI 0.609 to 0.346, p = 0.581</w:t>
            </w:r>
          </w:p>
          <w:p w14:paraId="2E6CFF80"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area β = 0.1, 95% CI 0.609 to 0.346, p = 0.524</w:t>
            </w:r>
          </w:p>
          <w:p w14:paraId="2692A9C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laque area β = 0.075, 95% CI 0.216 to 0.37, p = 0.598</w:t>
            </w:r>
          </w:p>
          <w:p w14:paraId="63879CFE"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 β = 0.035, 95% CI 1.437 to 1.827, p = 0.811</w:t>
            </w:r>
          </w:p>
          <w:p w14:paraId="649E9F7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Lumen area/lumen + intima β = 0.055, 95% CI 0.077 to 0.111, p = 0.715</w:t>
            </w:r>
          </w:p>
          <w:p w14:paraId="3458F80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CD68 media β = 0.046, 95% CI 7.923 to 5.835, p = 0.761</w:t>
            </w:r>
          </w:p>
          <w:p w14:paraId="3E236AA7"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8E6533" w:rsidRPr="00A004C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8E6533" w:rsidRPr="0001000C" w14:paraId="5CF9C9E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8E6533" w:rsidRPr="003B13B1" w:rsidRDefault="008E6533" w:rsidP="00681752">
            <w:pPr>
              <w:jc w:val="center"/>
              <w:rPr>
                <w:sz w:val="18"/>
                <w:szCs w:val="18"/>
              </w:rPr>
            </w:pPr>
            <w:r>
              <w:rPr>
                <w:sz w:val="18"/>
                <w:szCs w:val="18"/>
              </w:rPr>
              <w:lastRenderedPageBreak/>
              <w:t xml:space="preserve">Gruppen </w:t>
            </w:r>
            <w:r w:rsidRPr="00272DEE">
              <w:rPr>
                <w:i/>
                <w:sz w:val="18"/>
                <w:szCs w:val="18"/>
              </w:rPr>
              <w:t>et al.</w:t>
            </w:r>
          </w:p>
        </w:tc>
        <w:tc>
          <w:tcPr>
            <w:tcW w:w="0" w:type="auto"/>
          </w:tcPr>
          <w:p w14:paraId="036AD81E" w14:textId="77777777" w:rsidR="008E6533" w:rsidRPr="003B13B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4F1982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336775F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2325AE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B06E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468098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tcPr>
          <w:p w14:paraId="1575A2F8" w14:textId="29D9C10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8E6533" w:rsidRPr="0001000C" w14:paraId="3D05CFA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8E6533" w:rsidRPr="003B13B1" w:rsidRDefault="008E6533" w:rsidP="00681752">
            <w:pPr>
              <w:jc w:val="center"/>
              <w:rPr>
                <w:sz w:val="18"/>
                <w:szCs w:val="18"/>
              </w:rPr>
            </w:pPr>
            <w:r>
              <w:rPr>
                <w:sz w:val="18"/>
                <w:szCs w:val="18"/>
              </w:rPr>
              <w:t xml:space="preserve">Gruppen </w:t>
            </w:r>
            <w:r w:rsidRPr="00272DEE">
              <w:rPr>
                <w:i/>
                <w:sz w:val="18"/>
                <w:szCs w:val="18"/>
              </w:rPr>
              <w:t>et al.</w:t>
            </w:r>
          </w:p>
        </w:tc>
        <w:tc>
          <w:tcPr>
            <w:tcW w:w="0" w:type="auto"/>
          </w:tcPr>
          <w:p w14:paraId="0BBDCFB9" w14:textId="77777777" w:rsidR="008E6533" w:rsidRPr="003B13B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0BD6A34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42C80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00FB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B1B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477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70D986" w14:textId="77777777" w:rsidR="008E6533" w:rsidRPr="0001017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5C50E2AB"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8E6533" w:rsidRPr="00020E70" w:rsidRDefault="008E6533"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3712E71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shd w:val="clear" w:color="auto" w:fill="E7E6E6" w:themeFill="background2"/>
          </w:tcPr>
          <w:p w14:paraId="6B390B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8E6533" w:rsidRPr="0001000C" w14:paraId="70DA0D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8E6533" w:rsidRPr="006C4DC8" w:rsidRDefault="008E6533" w:rsidP="00681752">
            <w:pPr>
              <w:jc w:val="center"/>
              <w:rPr>
                <w:sz w:val="18"/>
                <w:szCs w:val="18"/>
              </w:rPr>
            </w:pPr>
            <w:r w:rsidRPr="00935075">
              <w:rPr>
                <w:sz w:val="18"/>
                <w:szCs w:val="18"/>
              </w:rPr>
              <w:t xml:space="preserve">Ho </w:t>
            </w:r>
            <w:r>
              <w:rPr>
                <w:sz w:val="18"/>
                <w:szCs w:val="18"/>
              </w:rPr>
              <w:t>et al.</w:t>
            </w:r>
          </w:p>
        </w:tc>
        <w:tc>
          <w:tcPr>
            <w:tcW w:w="0" w:type="auto"/>
          </w:tcPr>
          <w:p w14:paraId="01FB0DD3" w14:textId="77777777" w:rsidR="008E6533" w:rsidRPr="006C4DC8"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174DFB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5A3BE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5CECF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F357F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4781C7B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8E6533" w:rsidRPr="0001000C" w14:paraId="41AEA20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7E18E1ED"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1BA046B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EC4EF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421535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86A2B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111E3C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495DE7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tcPr>
          <w:p w14:paraId="327B5D14" w14:textId="2B90E8C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8E6533" w:rsidRPr="0001000C" w14:paraId="258700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07E592E"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6A302DE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5EAC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07991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90C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21B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AB999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F80FE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F05462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5A3F68B3" w14:textId="77777777" w:rsidR="008E6533" w:rsidRPr="00CF2DA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4DA087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735A8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3E63F6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EC05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48A7FEB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8E6533" w:rsidRPr="00AC0F8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8E6533" w:rsidRPr="0001000C" w14:paraId="0D62384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46D5CB9B"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tcPr>
          <w:p w14:paraId="12F0CCD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EFB5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CA4E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1EBA5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DE4F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563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854434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8E6533" w:rsidRPr="00882339" w:rsidRDefault="008E6533"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658DC2E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shd w:val="clear" w:color="auto" w:fill="E7E6E6" w:themeFill="background2"/>
          </w:tcPr>
          <w:p w14:paraId="0A7B1B3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8E6533" w:rsidRPr="0001000C" w14:paraId="5152FFF1"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8E6533" w:rsidRPr="00893BF2" w:rsidRDefault="008E6533"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739AD2B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shd w:val="clear" w:color="auto" w:fill="E7E6E6" w:themeFill="background2"/>
          </w:tcPr>
          <w:p w14:paraId="15925F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8E6533" w:rsidRPr="0001000C" w14:paraId="2AB1DD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8E6533" w:rsidRPr="000A3DEB" w:rsidRDefault="008E6533" w:rsidP="00681752">
            <w:pPr>
              <w:jc w:val="center"/>
              <w:rPr>
                <w:sz w:val="18"/>
                <w:szCs w:val="18"/>
              </w:rPr>
            </w:pPr>
            <w:r>
              <w:rPr>
                <w:sz w:val="18"/>
                <w:szCs w:val="18"/>
              </w:rPr>
              <w:t xml:space="preserve">Jankovic </w:t>
            </w:r>
            <w:r w:rsidRPr="0019367D">
              <w:rPr>
                <w:i/>
                <w:sz w:val="18"/>
                <w:szCs w:val="18"/>
              </w:rPr>
              <w:t>et al.</w:t>
            </w:r>
          </w:p>
        </w:tc>
        <w:tc>
          <w:tcPr>
            <w:tcW w:w="0" w:type="auto"/>
          </w:tcPr>
          <w:p w14:paraId="22B4B7B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09F912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93441B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CAAE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E8214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8E6533" w:rsidRPr="00CE258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10664F8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8E6533" w:rsidRPr="0001000C" w14:paraId="15936FE9"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8E6533" w:rsidRPr="009E39F0" w:rsidRDefault="008E6533"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3CB693E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shd w:val="clear" w:color="auto" w:fill="E7E6E6" w:themeFill="background2"/>
          </w:tcPr>
          <w:p w14:paraId="435616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bdominal aortic calcification on </w:t>
            </w:r>
            <w:r w:rsidRPr="00BD03D2">
              <w:rPr>
                <w:sz w:val="18"/>
                <w:szCs w:val="18"/>
              </w:rPr>
              <w:lastRenderedPageBreak/>
              <w:t>computed tomography</w:t>
            </w:r>
          </w:p>
        </w:tc>
        <w:tc>
          <w:tcPr>
            <w:tcW w:w="0" w:type="auto"/>
          </w:tcPr>
          <w:p w14:paraId="1382A227" w14:textId="2353E56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lastRenderedPageBreak/>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8E6533" w:rsidRPr="0001000C" w14:paraId="754637A9"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8E6533" w:rsidRDefault="008E6533"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2B63D772" w14:textId="77777777" w:rsidR="008E6533" w:rsidRPr="004A541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04D0B9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8E6533" w:rsidRPr="0001000C" w14:paraId="01FB139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1D24EF9" w14:textId="02617936" w:rsidR="008E6533" w:rsidRPr="004A5415" w:rsidRDefault="008E6533" w:rsidP="00681752">
            <w:pPr>
              <w:jc w:val="center"/>
              <w:rPr>
                <w:sz w:val="18"/>
                <w:szCs w:val="18"/>
              </w:rPr>
            </w:pPr>
          </w:p>
        </w:tc>
        <w:tc>
          <w:tcPr>
            <w:tcW w:w="0" w:type="auto"/>
          </w:tcPr>
          <w:p w14:paraId="1C2C749C" w14:textId="48D7303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24974" w14:textId="397E999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48DD9A" w14:textId="331B4DA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6A3D86" w14:textId="07BB2F8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C7430D" w14:textId="15EEDDA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642FD9" w14:textId="522FFC4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8C87C6" w14:textId="604BACC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419F29" w14:textId="542D1356"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38E68" w14:textId="1AF56B9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A7AC37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8E6533" w:rsidRDefault="008E6533" w:rsidP="00681752">
            <w:pPr>
              <w:jc w:val="center"/>
              <w:rPr>
                <w:sz w:val="18"/>
                <w:szCs w:val="18"/>
              </w:rPr>
            </w:pPr>
            <w:r>
              <w:rPr>
                <w:sz w:val="18"/>
                <w:szCs w:val="18"/>
              </w:rPr>
              <w:t xml:space="preserve">Jean </w:t>
            </w:r>
            <w:r w:rsidRPr="00567F04">
              <w:rPr>
                <w:i/>
                <w:sz w:val="18"/>
                <w:szCs w:val="18"/>
              </w:rPr>
              <w:t>et al.</w:t>
            </w:r>
          </w:p>
        </w:tc>
        <w:tc>
          <w:tcPr>
            <w:tcW w:w="0" w:type="auto"/>
          </w:tcPr>
          <w:p w14:paraId="2507106C" w14:textId="77777777" w:rsidR="008E6533" w:rsidRPr="00567F0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4A81">
              <w:rPr>
                <w:sz w:val="18"/>
                <w:szCs w:val="18"/>
              </w:rPr>
              <w:t>22584463</w:t>
            </w:r>
          </w:p>
        </w:tc>
        <w:tc>
          <w:tcPr>
            <w:tcW w:w="0" w:type="auto"/>
          </w:tcPr>
          <w:p w14:paraId="1B0DC15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9BE489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3F2E4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3300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tcPr>
          <w:p w14:paraId="07AE7C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BE106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E6533" w:rsidRPr="0001000C" w14:paraId="0568451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8E6533" w:rsidRPr="00771035" w:rsidRDefault="008E6533"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7EA56EDA"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shd w:val="clear" w:color="auto" w:fill="E7E6E6" w:themeFill="background2"/>
          </w:tcPr>
          <w:p w14:paraId="2B9AAD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8E6533" w:rsidRPr="0001000C" w14:paraId="2D4B425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2D5CAB8"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1ECED188" w14:textId="74E3A78B"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r w:rsidR="008E6533">
              <w:rPr>
                <w:sz w:val="18"/>
                <w:szCs w:val="18"/>
              </w:rPr>
              <w:t xml:space="preserve"> (MESA study)</w:t>
            </w:r>
          </w:p>
        </w:tc>
        <w:tc>
          <w:tcPr>
            <w:tcW w:w="0" w:type="auto"/>
          </w:tcPr>
          <w:p w14:paraId="7F491C5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32D0BF1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D40E4CD"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0D964C77"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8E6533" w:rsidRPr="0001000C" w14:paraId="4CE27DC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30B93780" w14:textId="77777777" w:rsidR="008E6533" w:rsidRPr="006943F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4C92EC7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8739B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BE3E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1B675"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71722F"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63A1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CBC6D2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8E6533" w:rsidRPr="001367ED" w:rsidRDefault="008E6533" w:rsidP="00681752">
            <w:pPr>
              <w:jc w:val="center"/>
              <w:rPr>
                <w:sz w:val="18"/>
                <w:szCs w:val="18"/>
              </w:rPr>
            </w:pPr>
            <w:r>
              <w:rPr>
                <w:sz w:val="18"/>
                <w:szCs w:val="18"/>
              </w:rPr>
              <w:t xml:space="preserve">Komatsu </w:t>
            </w:r>
            <w:r w:rsidRPr="0019367D">
              <w:rPr>
                <w:i/>
                <w:sz w:val="18"/>
                <w:szCs w:val="18"/>
              </w:rPr>
              <w:t>et al.</w:t>
            </w:r>
          </w:p>
        </w:tc>
        <w:tc>
          <w:tcPr>
            <w:tcW w:w="0" w:type="auto"/>
          </w:tcPr>
          <w:p w14:paraId="499633A6"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2248322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6B913F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54049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E5BC0C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30FF1F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138D7D2" w14:textId="3B30261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8E6533" w:rsidRPr="0001000C" w14:paraId="2CD26B8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8E6533" w:rsidRPr="006D7EA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02F698C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50253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22B1ADA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55F4F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47BF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23034C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E6533" w:rsidRPr="0001000C" w14:paraId="4E38849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4ED8D90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BB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8F287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0829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6EFCD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E705C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D62B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 xml:space="preserve">carotid plaques and lower BMD at the </w:t>
            </w:r>
            <w:r w:rsidRPr="00461B09">
              <w:rPr>
                <w:sz w:val="18"/>
                <w:szCs w:val="18"/>
              </w:rPr>
              <w:lastRenderedPageBreak/>
              <w:t>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DB39A6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E9F74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390BBB2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17DF0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D4B05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7CEEE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E6588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F24D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95E264" w14:textId="77777777" w:rsidR="008E6533" w:rsidRPr="00461B0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781AE15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434CE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1E1AE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8E6533" w:rsidRDefault="008E6533" w:rsidP="00681752">
            <w:pPr>
              <w:jc w:val="center"/>
              <w:rPr>
                <w:sz w:val="18"/>
                <w:szCs w:val="18"/>
              </w:rPr>
            </w:pPr>
            <w:r>
              <w:rPr>
                <w:sz w:val="18"/>
                <w:szCs w:val="18"/>
              </w:rPr>
              <w:t xml:space="preserve">Maia </w:t>
            </w:r>
            <w:r w:rsidRPr="006943FE">
              <w:rPr>
                <w:i/>
                <w:sz w:val="18"/>
                <w:szCs w:val="18"/>
              </w:rPr>
              <w:t>et al.</w:t>
            </w:r>
          </w:p>
        </w:tc>
        <w:tc>
          <w:tcPr>
            <w:tcW w:w="0" w:type="auto"/>
          </w:tcPr>
          <w:p w14:paraId="076D1BBF" w14:textId="77777777" w:rsidR="008E6533" w:rsidRPr="00D102F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43FE">
              <w:rPr>
                <w:sz w:val="18"/>
                <w:szCs w:val="18"/>
              </w:rPr>
              <w:t>29880286</w:t>
            </w:r>
          </w:p>
        </w:tc>
        <w:tc>
          <w:tcPr>
            <w:tcW w:w="0" w:type="auto"/>
          </w:tcPr>
          <w:p w14:paraId="7FCE21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21E1CD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EA367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BC3B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tcPr>
          <w:p w14:paraId="093E65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8E6533" w:rsidRPr="0001000C" w14:paraId="5B4FCF3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8E6533" w:rsidRPr="00851A91" w:rsidRDefault="008E6533"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4AAEC8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shd w:val="clear" w:color="auto" w:fill="E7E6E6" w:themeFill="background2"/>
          </w:tcPr>
          <w:p w14:paraId="2C417C65" w14:textId="18863FAE"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shd w:val="clear" w:color="auto" w:fill="E7E6E6" w:themeFill="background2"/>
          </w:tcPr>
          <w:p w14:paraId="674DF7B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8E6533" w:rsidRPr="0001000C" w14:paraId="7B9F611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8E6533" w:rsidRDefault="008E6533"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4990013E"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846A8">
              <w:rPr>
                <w:sz w:val="18"/>
                <w:szCs w:val="18"/>
              </w:rPr>
              <w:t>21944666</w:t>
            </w:r>
          </w:p>
        </w:tc>
        <w:tc>
          <w:tcPr>
            <w:tcW w:w="0" w:type="auto"/>
          </w:tcPr>
          <w:p w14:paraId="348C7F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D1500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9D0EB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EF97690"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23465A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8E6533" w:rsidRPr="0001000C" w14:paraId="423359E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8E6533" w:rsidRPr="006154A9" w:rsidRDefault="008E6533"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58CC60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249580B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8E6533" w:rsidRPr="0001000C" w14:paraId="2A2210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8E6533" w:rsidRDefault="008E6533"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3DAD0EA" w14:textId="77777777" w:rsidR="008E6533" w:rsidRPr="00342F2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6C8D6F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AFB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55AD2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83F6C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042814F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0B9E3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E6533" w:rsidRPr="0001000C" w14:paraId="1F8405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8E6533" w:rsidRPr="0065694E" w:rsidRDefault="008E6533"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62D5E5F1" w14:textId="77777777" w:rsidR="008E6533" w:rsidRPr="0065694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F780B">
              <w:rPr>
                <w:sz w:val="18"/>
                <w:szCs w:val="18"/>
              </w:rPr>
              <w:t>20862543</w:t>
            </w:r>
          </w:p>
        </w:tc>
        <w:tc>
          <w:tcPr>
            <w:tcW w:w="0" w:type="auto"/>
          </w:tcPr>
          <w:p w14:paraId="42E33F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tcPr>
          <w:p w14:paraId="2306AE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2547DB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67A40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390BA1F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8E6533" w:rsidRPr="0001000C" w14:paraId="29F87A1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8E6533" w:rsidRPr="00DC57A2" w:rsidRDefault="008E6533"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0C4FBD9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shd w:val="clear" w:color="auto" w:fill="E7E6E6" w:themeFill="background2"/>
          </w:tcPr>
          <w:p w14:paraId="6A2A15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8E6533" w:rsidRPr="0001000C" w14:paraId="047A6D5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8E6533" w:rsidRDefault="008E6533"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2C342F95" w14:textId="77777777" w:rsidR="008E6533" w:rsidRPr="0079434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2DA9">
              <w:rPr>
                <w:sz w:val="18"/>
                <w:szCs w:val="18"/>
              </w:rPr>
              <w:t>17050630</w:t>
            </w:r>
          </w:p>
        </w:tc>
        <w:tc>
          <w:tcPr>
            <w:tcW w:w="0" w:type="auto"/>
          </w:tcPr>
          <w:p w14:paraId="69123161" w14:textId="69EAD620"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6F29E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4B1165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38B304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6B847F3" w14:textId="77777777" w:rsidR="008E6533" w:rsidRPr="0045773A"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8E6533" w:rsidRPr="0001000C" w14:paraId="48DB9C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1562B434"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06A7F3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2225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CF682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7F5A4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25B593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8E6533" w:rsidRPr="0001000C" w14:paraId="5B37145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55DB0940"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4EFEC99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87C0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ED0B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DF36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44F46A" w14:textId="77777777" w:rsidR="008E6533" w:rsidRPr="008A18D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615FF9" w14:textId="77777777" w:rsidR="008E6533" w:rsidRPr="008B7C3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45ABA8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71D6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363AB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8E6533" w:rsidRDefault="008E6533"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42BB6BD" w14:textId="77777777" w:rsidR="008E6533" w:rsidRPr="00FC108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2C0E658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5A937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0D8DD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C5C9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40C855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8146BA" w14:textId="77777777" w:rsidR="008E6533" w:rsidRPr="000C0B1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8E6533" w:rsidRPr="00331DE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7934A325" w14:textId="01EFD13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8E6533" w:rsidRPr="0001000C" w14:paraId="50FADFA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8E6533" w:rsidRPr="000F33AC" w:rsidRDefault="008E6533"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029FDCA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shd w:val="clear" w:color="auto" w:fill="E7E6E6" w:themeFill="background2"/>
          </w:tcPr>
          <w:p w14:paraId="49DFE34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8E6533" w:rsidRPr="0001000C" w14:paraId="69753C6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8E6533" w:rsidRPr="004B10A7" w:rsidRDefault="008E6533" w:rsidP="00681752">
            <w:pPr>
              <w:jc w:val="center"/>
              <w:rPr>
                <w:sz w:val="18"/>
                <w:szCs w:val="18"/>
              </w:rPr>
            </w:pPr>
            <w:r>
              <w:rPr>
                <w:sz w:val="18"/>
                <w:szCs w:val="18"/>
              </w:rPr>
              <w:lastRenderedPageBreak/>
              <w:t xml:space="preserve">Nitta </w:t>
            </w:r>
            <w:r w:rsidRPr="0019367D">
              <w:rPr>
                <w:i/>
                <w:sz w:val="18"/>
                <w:szCs w:val="18"/>
              </w:rPr>
              <w:t>et al.</w:t>
            </w:r>
          </w:p>
        </w:tc>
        <w:tc>
          <w:tcPr>
            <w:tcW w:w="0" w:type="auto"/>
            <w:shd w:val="clear" w:color="auto" w:fill="E7E6E6" w:themeFill="background2"/>
          </w:tcPr>
          <w:p w14:paraId="360901C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shd w:val="clear" w:color="auto" w:fill="E7E6E6" w:themeFill="background2"/>
          </w:tcPr>
          <w:p w14:paraId="12971B7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8E6533" w:rsidRPr="0001000C" w14:paraId="083086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8E6533" w:rsidRPr="003A2BEF" w:rsidRDefault="008E6533" w:rsidP="00681752">
            <w:pPr>
              <w:jc w:val="center"/>
              <w:rPr>
                <w:sz w:val="18"/>
                <w:szCs w:val="18"/>
              </w:rPr>
            </w:pPr>
            <w:r>
              <w:rPr>
                <w:sz w:val="18"/>
                <w:szCs w:val="18"/>
              </w:rPr>
              <w:t xml:space="preserve">Nitta </w:t>
            </w:r>
            <w:r w:rsidRPr="00687D94">
              <w:rPr>
                <w:i/>
                <w:sz w:val="18"/>
                <w:szCs w:val="18"/>
              </w:rPr>
              <w:t>et al.</w:t>
            </w:r>
          </w:p>
        </w:tc>
        <w:tc>
          <w:tcPr>
            <w:tcW w:w="0" w:type="auto"/>
          </w:tcPr>
          <w:p w14:paraId="40F0CBAC"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30347400</w:t>
            </w:r>
          </w:p>
        </w:tc>
        <w:tc>
          <w:tcPr>
            <w:tcW w:w="0" w:type="auto"/>
          </w:tcPr>
          <w:p w14:paraId="70C260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BFDC2C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1254A7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A5B3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tcPr>
          <w:p w14:paraId="05DBB00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716D4658" w14:textId="336D9BF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E6533" w:rsidRPr="0001000C" w14:paraId="3F6AC1E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8E6533" w:rsidRPr="00D31632" w:rsidRDefault="008E6533"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21CD0B6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shd w:val="clear" w:color="auto" w:fill="E7E6E6" w:themeFill="background2"/>
          </w:tcPr>
          <w:p w14:paraId="523B5D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8E6533" w:rsidRPr="0001000C" w14:paraId="1CC80010"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8E6533" w:rsidRPr="00311252" w:rsidRDefault="008E6533"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4BE37E85"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shd w:val="clear" w:color="auto" w:fill="E7E6E6" w:themeFill="background2"/>
          </w:tcPr>
          <w:p w14:paraId="7179993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8E6533" w:rsidRPr="0001000C" w14:paraId="6220E8E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35FC" w14:textId="77777777" w:rsidR="008E6533" w:rsidRPr="0001000C" w:rsidRDefault="008E6533"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tcPr>
          <w:p w14:paraId="729EEC0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tcPr>
          <w:p w14:paraId="55D1761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0" w:type="auto"/>
          </w:tcPr>
          <w:p w14:paraId="5FAC87B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78DEF06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1BBACFA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c>
          <w:tcPr>
            <w:tcW w:w="0" w:type="auto"/>
          </w:tcPr>
          <w:p w14:paraId="68BE1BB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6039ABE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1F84526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325AD818" w14:textId="3C11D6C2"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8E6533" w:rsidRPr="0001000C" w14:paraId="7F2D049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8E6533" w:rsidRDefault="008E6533"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007C3090"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shd w:val="clear" w:color="auto" w:fill="E7E6E6" w:themeFill="background2"/>
          </w:tcPr>
          <w:p w14:paraId="375FA3EF" w14:textId="77777777" w:rsidR="008E6533" w:rsidRPr="001D4A6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B20D45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57E6AE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DD8691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244D8F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8E6533" w:rsidRPr="00E71F11" w:rsidRDefault="008E6533" w:rsidP="00681752">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0" w:type="auto"/>
          </w:tcPr>
          <w:p w14:paraId="46066A68" w14:textId="77777777" w:rsidR="008E6533" w:rsidRPr="002352D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C3A98A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8E6533" w:rsidRPr="006C4DC8" w:rsidRDefault="008E6533" w:rsidP="00681752">
            <w:pPr>
              <w:jc w:val="center"/>
              <w:rPr>
                <w:sz w:val="18"/>
                <w:szCs w:val="18"/>
              </w:rPr>
            </w:pPr>
            <w:r>
              <w:rPr>
                <w:sz w:val="18"/>
                <w:szCs w:val="18"/>
              </w:rPr>
              <w:t xml:space="preserve">Porter </w:t>
            </w:r>
            <w:r w:rsidRPr="00687D94">
              <w:rPr>
                <w:i/>
                <w:sz w:val="18"/>
                <w:szCs w:val="18"/>
              </w:rPr>
              <w:t>et al.</w:t>
            </w:r>
          </w:p>
        </w:tc>
        <w:tc>
          <w:tcPr>
            <w:tcW w:w="0" w:type="auto"/>
          </w:tcPr>
          <w:p w14:paraId="3AB84C21"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5AB3">
              <w:rPr>
                <w:sz w:val="18"/>
                <w:szCs w:val="18"/>
              </w:rPr>
              <w:t>17617653</w:t>
            </w:r>
          </w:p>
        </w:tc>
        <w:tc>
          <w:tcPr>
            <w:tcW w:w="0" w:type="auto"/>
          </w:tcPr>
          <w:p w14:paraId="4B4D4EF3" w14:textId="1B405772"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tcPr>
          <w:p w14:paraId="6FDAAC9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331D42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0491DF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6B37F02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76A39290" w14:textId="46A6FBC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8E6533" w:rsidRPr="0001000C" w14:paraId="5D7CA02D"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8E6533" w:rsidRPr="00904274" w:rsidRDefault="008E6533" w:rsidP="00681752">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65ED12F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04274">
              <w:rPr>
                <w:sz w:val="18"/>
                <w:szCs w:val="18"/>
              </w:rPr>
              <w:t>26331407</w:t>
            </w:r>
          </w:p>
        </w:tc>
        <w:tc>
          <w:tcPr>
            <w:tcW w:w="0" w:type="auto"/>
            <w:shd w:val="clear" w:color="auto" w:fill="E7E6E6" w:themeFill="background2"/>
          </w:tcPr>
          <w:p w14:paraId="52FE4E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46985834" w14:textId="2954632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8E6533" w:rsidRPr="0001000C" w14:paraId="2ACA9F58"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8E6533" w:rsidRPr="00EA3005" w:rsidRDefault="008E6533" w:rsidP="00681752">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238DB1A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0DE5CC9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8E6533" w:rsidRPr="0001000C" w14:paraId="2CE6F5D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8E6533" w:rsidRDefault="008E6533" w:rsidP="00681752">
            <w:pPr>
              <w:jc w:val="center"/>
              <w:rPr>
                <w:sz w:val="18"/>
                <w:szCs w:val="18"/>
              </w:rPr>
            </w:pPr>
            <w:r>
              <w:rPr>
                <w:sz w:val="18"/>
                <w:szCs w:val="18"/>
              </w:rPr>
              <w:t xml:space="preserve">Raggi </w:t>
            </w:r>
            <w:r w:rsidRPr="00CE7F78">
              <w:rPr>
                <w:i/>
                <w:sz w:val="18"/>
                <w:szCs w:val="18"/>
              </w:rPr>
              <w:t>et al.</w:t>
            </w:r>
          </w:p>
        </w:tc>
        <w:tc>
          <w:tcPr>
            <w:tcW w:w="0" w:type="auto"/>
          </w:tcPr>
          <w:p w14:paraId="1EED3B5A" w14:textId="77777777" w:rsidR="008E6533" w:rsidRPr="00EA300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0E0AB6A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0CE42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9A7A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4EC6E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32481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B056E7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8E6533" w:rsidRPr="002352D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44C4B6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8E6533" w:rsidRPr="00BD03D2" w:rsidRDefault="008E6533" w:rsidP="00681752">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0015880C" w14:textId="77777777" w:rsidR="008E6533" w:rsidRPr="00F0206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510EC8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8E6533" w:rsidRPr="0001000C" w14:paraId="7F9FB8F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8E6533" w:rsidRPr="00BC5481" w:rsidRDefault="008E6533"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6560CA3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shd w:val="clear" w:color="auto" w:fill="E7E6E6" w:themeFill="background2"/>
          </w:tcPr>
          <w:p w14:paraId="4D39F8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8E6533" w:rsidRPr="0001000C" w14:paraId="731FF7D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8E6533" w:rsidRPr="000C436C" w:rsidRDefault="008E6533"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3BB1BC1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2C8A827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BD136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89F663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621EE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CC60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2199D3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8E6533" w:rsidRPr="0001000C" w14:paraId="06CED48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8E6533" w:rsidRPr="00EF780B" w:rsidRDefault="008E6533" w:rsidP="00681752">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46FFF65C" w14:textId="77777777" w:rsidR="008E6533" w:rsidRPr="00EF780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0222">
              <w:rPr>
                <w:sz w:val="18"/>
                <w:szCs w:val="18"/>
              </w:rPr>
              <w:t>16647710</w:t>
            </w:r>
          </w:p>
        </w:tc>
        <w:tc>
          <w:tcPr>
            <w:tcW w:w="0" w:type="auto"/>
          </w:tcPr>
          <w:p w14:paraId="649AF6FE" w14:textId="30056CC7"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tcPr>
          <w:p w14:paraId="28026AB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7FC556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262F09E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59C65B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122BB5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C </w:t>
            </w:r>
            <w:r w:rsidR="00B97884">
              <w:rPr>
                <w:sz w:val="18"/>
                <w:szCs w:val="18"/>
              </w:rPr>
              <w:t>(</w:t>
            </w:r>
            <w:r w:rsidR="00B97884" w:rsidRPr="00B97884">
              <w:rPr>
                <w:sz w:val="18"/>
                <w:szCs w:val="18"/>
              </w:rPr>
              <w:t>Mitral annular calcification</w:t>
            </w:r>
            <w:r w:rsidR="00B97884">
              <w:rPr>
                <w:sz w:val="18"/>
                <w:szCs w:val="18"/>
              </w:rPr>
              <w:t xml:space="preserve">) </w:t>
            </w:r>
            <w:r>
              <w:rPr>
                <w:sz w:val="18"/>
                <w:szCs w:val="18"/>
              </w:rPr>
              <w:t>assessed with echocardiography</w:t>
            </w:r>
          </w:p>
        </w:tc>
        <w:tc>
          <w:tcPr>
            <w:tcW w:w="0" w:type="auto"/>
          </w:tcPr>
          <w:p w14:paraId="2473BAB7" w14:textId="5DD4C15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8E6533" w:rsidRPr="0001000C" w14:paraId="4E799E50"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8E6533" w:rsidRPr="00DC0622" w:rsidRDefault="008E6533" w:rsidP="00681752">
            <w:pPr>
              <w:jc w:val="center"/>
              <w:rPr>
                <w:sz w:val="18"/>
                <w:szCs w:val="18"/>
              </w:rPr>
            </w:pPr>
            <w:r>
              <w:rPr>
                <w:sz w:val="18"/>
                <w:szCs w:val="18"/>
              </w:rPr>
              <w:lastRenderedPageBreak/>
              <w:t xml:space="preserve">Shu </w:t>
            </w:r>
            <w:r w:rsidRPr="0019367D">
              <w:rPr>
                <w:i/>
                <w:sz w:val="18"/>
                <w:szCs w:val="18"/>
              </w:rPr>
              <w:t>et al.</w:t>
            </w:r>
          </w:p>
        </w:tc>
        <w:tc>
          <w:tcPr>
            <w:tcW w:w="0" w:type="auto"/>
            <w:shd w:val="clear" w:color="auto" w:fill="E7E6E6" w:themeFill="background2"/>
          </w:tcPr>
          <w:p w14:paraId="6B17D6D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shd w:val="clear" w:color="auto" w:fill="E7E6E6" w:themeFill="background2"/>
          </w:tcPr>
          <w:p w14:paraId="0C998AD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8E6533" w:rsidRPr="0001000C" w14:paraId="1F1D67B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8E6533" w:rsidRDefault="008E6533" w:rsidP="00681752">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6DCE480F" w14:textId="77777777" w:rsidR="008E6533" w:rsidRPr="00F0206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DAF5EB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8E6533" w:rsidRPr="00472136"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8E6533" w:rsidRPr="0001000C" w14:paraId="5D5035C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8E6533" w:rsidRPr="00BA368F" w:rsidRDefault="008E6533" w:rsidP="00681752">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D760D9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16263735</w:t>
            </w:r>
          </w:p>
        </w:tc>
        <w:tc>
          <w:tcPr>
            <w:tcW w:w="0" w:type="auto"/>
            <w:shd w:val="clear" w:color="auto" w:fill="E7E6E6" w:themeFill="background2"/>
          </w:tcPr>
          <w:p w14:paraId="44F4AF4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55F7F4C1" w:rsidR="008E6533" w:rsidRPr="0001000C" w:rsidRDefault="00B97884"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uperficial femoral artery calcification on computed tomography</w:t>
            </w:r>
          </w:p>
        </w:tc>
        <w:tc>
          <w:tcPr>
            <w:tcW w:w="0" w:type="auto"/>
            <w:shd w:val="clear" w:color="auto" w:fill="E7E6E6" w:themeFill="background2"/>
          </w:tcPr>
          <w:p w14:paraId="4626E5F1" w14:textId="099034A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8E6533" w:rsidRPr="0001000C" w14:paraId="51C8151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8E6533" w:rsidRDefault="008E6533"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56C4B291"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tcPr>
          <w:p w14:paraId="53034A81" w14:textId="5260E3DC"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r w:rsidR="00B97884">
              <w:rPr>
                <w:sz w:val="18"/>
                <w:szCs w:val="18"/>
              </w:rPr>
              <w:t>Kingdom</w:t>
            </w:r>
          </w:p>
        </w:tc>
        <w:tc>
          <w:tcPr>
            <w:tcW w:w="0" w:type="auto"/>
          </w:tcPr>
          <w:p w14:paraId="404E0AE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D0645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492B49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B280F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8E6533" w:rsidRPr="0001000C" w14:paraId="50DF0F3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8E6533" w:rsidRDefault="008E6533"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798467E9" w14:textId="77777777" w:rsidR="008E6533" w:rsidRPr="008C768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679358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AD337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9B45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CAE1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2EEFD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23D63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A5DEC" w:rsidRPr="0001000C" w14:paraId="612AC722" w14:textId="77777777" w:rsidTr="00EA5DEC">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04BDBD2" w14:textId="47F63C49" w:rsidR="00EA5DEC" w:rsidRDefault="00EA5DEC" w:rsidP="00EA5DEC">
            <w:pPr>
              <w:jc w:val="center"/>
              <w:rPr>
                <w:sz w:val="18"/>
                <w:szCs w:val="18"/>
              </w:rPr>
            </w:pPr>
            <w:r>
              <w:rPr>
                <w:sz w:val="18"/>
                <w:szCs w:val="18"/>
              </w:rPr>
              <w:t xml:space="preserve">Sumida </w:t>
            </w:r>
            <w:r w:rsidRPr="0019367D">
              <w:rPr>
                <w:i/>
                <w:sz w:val="18"/>
                <w:szCs w:val="18"/>
              </w:rPr>
              <w:t>et al.</w:t>
            </w:r>
          </w:p>
        </w:tc>
        <w:tc>
          <w:tcPr>
            <w:tcW w:w="0" w:type="auto"/>
            <w:shd w:val="clear" w:color="auto" w:fill="auto"/>
          </w:tcPr>
          <w:p w14:paraId="193CCDCD" w14:textId="4C73A3C5" w:rsidR="00EA5DEC" w:rsidRPr="00383A8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shd w:val="clear" w:color="auto" w:fill="auto"/>
          </w:tcPr>
          <w:p w14:paraId="4CAFE207" w14:textId="0B5EA1F3"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auto"/>
          </w:tcPr>
          <w:p w14:paraId="127EF4FF" w14:textId="48779189"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auto"/>
          </w:tcPr>
          <w:p w14:paraId="2B8994EF" w14:textId="77777777"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58235470" w14:textId="77777777"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5E6B2EB1" w14:textId="2E171FB2"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shd w:val="clear" w:color="auto" w:fill="auto"/>
          </w:tcPr>
          <w:p w14:paraId="50EB2C9E" w14:textId="4827AADB"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shd w:val="clear" w:color="auto" w:fill="auto"/>
          </w:tcPr>
          <w:p w14:paraId="691B8DF3" w14:textId="34D2806E"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0" w:type="auto"/>
          </w:tcPr>
          <w:p w14:paraId="61219A56" w14:textId="0A95D2E2"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sidRPr="002352DD">
              <w:rPr>
                <w:sz w:val="18"/>
                <w:szCs w:val="18"/>
              </w:rPr>
              <w:fldChar w:fldCharType="separate"/>
            </w:r>
            <w:r w:rsidRPr="008E6533">
              <w:rPr>
                <w:noProof/>
                <w:sz w:val="18"/>
                <w:szCs w:val="18"/>
              </w:rPr>
              <w:t>(147)</w:t>
            </w:r>
            <w:r w:rsidRPr="002352DD">
              <w:rPr>
                <w:sz w:val="18"/>
                <w:szCs w:val="18"/>
              </w:rPr>
              <w:fldChar w:fldCharType="end"/>
            </w:r>
          </w:p>
        </w:tc>
      </w:tr>
      <w:tr w:rsidR="00EA5DEC" w:rsidRPr="0001000C" w14:paraId="457A76D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EA5DEC" w:rsidRDefault="00EA5DEC" w:rsidP="00EA5DEC">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5E3C2B38" w14:textId="77777777" w:rsidR="00EA5DEC" w:rsidRPr="00383A8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552E92C"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EA5DEC" w:rsidRPr="00383A8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EA5DEC" w:rsidRPr="002352DD"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EA5DEC" w:rsidRPr="0001000C" w14:paraId="7F67B5C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EA5DEC" w:rsidRPr="004408F3" w:rsidRDefault="00EA5DEC" w:rsidP="00EA5DEC">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28F98401" w14:textId="77777777" w:rsidR="00EA5DEC" w:rsidRPr="00771035"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shd w:val="clear" w:color="auto" w:fill="E7E6E6" w:themeFill="background2"/>
          </w:tcPr>
          <w:p w14:paraId="0749EB11"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EA5DEC" w:rsidRPr="0001000C" w14:paraId="2AE7D26D" w14:textId="77777777" w:rsidTr="00EA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E05F4D" w14:textId="066962E2" w:rsidR="00EA5DEC" w:rsidRDefault="00EA5DEC" w:rsidP="00EA5DEC">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shd w:val="clear" w:color="auto" w:fill="auto"/>
          </w:tcPr>
          <w:p w14:paraId="63B4D799" w14:textId="14032D01" w:rsidR="00EA5DEC" w:rsidRPr="004408F3"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shd w:val="clear" w:color="auto" w:fill="auto"/>
          </w:tcPr>
          <w:p w14:paraId="2BC0057D" w14:textId="58E23BFB"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auto"/>
          </w:tcPr>
          <w:p w14:paraId="009F5E63" w14:textId="7A23E3FF"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auto"/>
          </w:tcPr>
          <w:p w14:paraId="7CF4A47F" w14:textId="4DEEA958"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auto"/>
          </w:tcPr>
          <w:p w14:paraId="5057A69B" w14:textId="57E36A9C"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shd w:val="clear" w:color="auto" w:fill="auto"/>
          </w:tcPr>
          <w:p w14:paraId="4D9F6119" w14:textId="4A7DD41D" w:rsidR="00EA5DEC" w:rsidRPr="00BD03D2"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auto"/>
          </w:tcPr>
          <w:p w14:paraId="765CDF49" w14:textId="583F3686" w:rsidR="00EA5DEC" w:rsidRPr="00BD03D2"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shd w:val="clear" w:color="auto" w:fill="auto"/>
          </w:tcPr>
          <w:p w14:paraId="63EEE03D" w14:textId="0C1B924B" w:rsidR="00EA5DEC" w:rsidRPr="00BD03D2"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0" w:type="auto"/>
            <w:shd w:val="clear" w:color="auto" w:fill="auto"/>
          </w:tcPr>
          <w:p w14:paraId="5E1D7394" w14:textId="18C7F208" w:rsidR="00EA5DEC" w:rsidRPr="002352DD"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49)","plainTextFormattedCitation":"(149)","previouslyFormattedCitation":"(160)"},"properties":{"noteIndex":0},"schema":"https://github.com/citation-style-language/schema/raw/master/csl-citation.json"}</w:instrText>
            </w:r>
            <w:r>
              <w:rPr>
                <w:sz w:val="18"/>
                <w:szCs w:val="18"/>
              </w:rPr>
              <w:fldChar w:fldCharType="separate"/>
            </w:r>
            <w:r w:rsidRPr="008E6533">
              <w:rPr>
                <w:noProof/>
                <w:sz w:val="18"/>
                <w:szCs w:val="18"/>
              </w:rPr>
              <w:t>(149)</w:t>
            </w:r>
            <w:r>
              <w:rPr>
                <w:sz w:val="18"/>
                <w:szCs w:val="18"/>
              </w:rPr>
              <w:fldChar w:fldCharType="end"/>
            </w:r>
          </w:p>
        </w:tc>
      </w:tr>
      <w:tr w:rsidR="00EA5DEC" w:rsidRPr="0001000C" w14:paraId="4C1C4EE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EA5DEC" w:rsidRPr="00145DA2" w:rsidRDefault="00EA5DEC" w:rsidP="00EA5DEC">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78057D99" w14:textId="77777777" w:rsidR="00EA5DEC" w:rsidRPr="0001000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shd w:val="clear" w:color="auto" w:fill="E7E6E6" w:themeFill="background2"/>
          </w:tcPr>
          <w:p w14:paraId="05B04D7F"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EA5DEC" w:rsidRPr="0001000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EA5DEC" w:rsidRPr="0001000C" w14:paraId="3CB8646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EA5DEC" w:rsidRDefault="00EA5DEC" w:rsidP="00EA5DEC">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5FF5A7C0" w14:textId="77777777" w:rsidR="00EA5DEC" w:rsidRPr="00E31F42"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0397">
              <w:rPr>
                <w:sz w:val="18"/>
                <w:szCs w:val="18"/>
              </w:rPr>
              <w:t>23159099</w:t>
            </w:r>
          </w:p>
        </w:tc>
        <w:tc>
          <w:tcPr>
            <w:tcW w:w="0" w:type="auto"/>
          </w:tcPr>
          <w:p w14:paraId="6E316928"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89C1FC2"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87B5BFA"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43B18"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1EDBE72E" w14:textId="77777777" w:rsidR="00EA5DEC" w:rsidRPr="00452D90"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 xml:space="preserve">measured with </w:t>
            </w:r>
            <w:r>
              <w:rPr>
                <w:sz w:val="18"/>
                <w:szCs w:val="18"/>
              </w:rPr>
              <w:lastRenderedPageBreak/>
              <w:t>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A5DEC" w:rsidRPr="0001000C" w14:paraId="4BAA248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EA5DEC" w:rsidRPr="00222660" w:rsidRDefault="00EA5DEC" w:rsidP="00EA5DEC">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68AC785E" w14:textId="77777777" w:rsidR="00EA5DEC" w:rsidRPr="0001000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shd w:val="clear" w:color="auto" w:fill="E7E6E6" w:themeFill="background2"/>
          </w:tcPr>
          <w:p w14:paraId="3B929A32"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EA5DEC" w:rsidRPr="00BD03D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EA5DEC" w:rsidRPr="0001000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EA5DEC" w:rsidRPr="0001000C" w14:paraId="6707F5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EA5DEC" w:rsidRDefault="00EA5DEC" w:rsidP="00EA5DEC">
            <w:pPr>
              <w:jc w:val="center"/>
              <w:rPr>
                <w:sz w:val="18"/>
                <w:szCs w:val="18"/>
              </w:rPr>
            </w:pPr>
            <w:r>
              <w:rPr>
                <w:sz w:val="18"/>
                <w:szCs w:val="18"/>
              </w:rPr>
              <w:t xml:space="preserve">Wang </w:t>
            </w:r>
            <w:r w:rsidRPr="00060830">
              <w:rPr>
                <w:i/>
                <w:sz w:val="18"/>
                <w:szCs w:val="18"/>
              </w:rPr>
              <w:t>et al</w:t>
            </w:r>
          </w:p>
        </w:tc>
        <w:tc>
          <w:tcPr>
            <w:tcW w:w="0" w:type="auto"/>
          </w:tcPr>
          <w:p w14:paraId="30D38A60" w14:textId="77777777" w:rsidR="00EA5DEC" w:rsidRPr="00DB67AD"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3E704550"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1FEFFE"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846CCA0"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24D897"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6395D0C0" w14:textId="77777777" w:rsidR="00EA5DEC" w:rsidRPr="00DB67AD"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57642ED"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EA5DEC" w:rsidRPr="00DB67AD"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EA5DEC" w:rsidRPr="0001000C" w14:paraId="1470A5B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EA5DEC" w:rsidRPr="009A4082" w:rsidRDefault="00EA5DEC" w:rsidP="00EA5DEC">
            <w:pPr>
              <w:jc w:val="center"/>
              <w:rPr>
                <w:sz w:val="18"/>
                <w:szCs w:val="18"/>
              </w:rPr>
            </w:pPr>
            <w:r>
              <w:rPr>
                <w:sz w:val="18"/>
                <w:szCs w:val="18"/>
              </w:rPr>
              <w:t xml:space="preserve">Wang </w:t>
            </w:r>
            <w:r w:rsidRPr="008C7685">
              <w:rPr>
                <w:i/>
                <w:sz w:val="18"/>
                <w:szCs w:val="18"/>
              </w:rPr>
              <w:t>et al.</w:t>
            </w:r>
          </w:p>
        </w:tc>
        <w:tc>
          <w:tcPr>
            <w:tcW w:w="0" w:type="auto"/>
          </w:tcPr>
          <w:p w14:paraId="5D701566" w14:textId="77777777" w:rsidR="00EA5DEC" w:rsidRPr="009A4082"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24747427</w:t>
            </w:r>
          </w:p>
        </w:tc>
        <w:tc>
          <w:tcPr>
            <w:tcW w:w="0" w:type="auto"/>
          </w:tcPr>
          <w:p w14:paraId="2FF1D9A0"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36945B"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4E660F9"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22D1F4"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73DD3888"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EA5DEC" w:rsidRPr="008C7685"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121E8522" w14:textId="77777777"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37E62D9D" w14:textId="738BB1EE" w:rsidR="00EA5DEC" w:rsidRDefault="00EA5DEC" w:rsidP="00EA5DEC">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EA5DEC" w:rsidRPr="0001000C" w14:paraId="2726AFF5" w14:textId="77777777" w:rsidTr="00FA0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EA5DEC" w:rsidRDefault="00EA5DEC" w:rsidP="00EA5DEC">
            <w:pPr>
              <w:jc w:val="center"/>
              <w:rPr>
                <w:sz w:val="18"/>
                <w:szCs w:val="18"/>
              </w:rPr>
            </w:pPr>
            <w:r>
              <w:rPr>
                <w:sz w:val="18"/>
                <w:szCs w:val="18"/>
              </w:rPr>
              <w:t xml:space="preserve">Yamada </w:t>
            </w:r>
            <w:r w:rsidRPr="00D44212">
              <w:rPr>
                <w:i/>
                <w:sz w:val="18"/>
                <w:szCs w:val="18"/>
              </w:rPr>
              <w:t>et al.</w:t>
            </w:r>
          </w:p>
        </w:tc>
        <w:tc>
          <w:tcPr>
            <w:tcW w:w="0" w:type="auto"/>
          </w:tcPr>
          <w:p w14:paraId="49B39929" w14:textId="77777777" w:rsidR="00EA5DEC" w:rsidRPr="00FF4E67"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4212">
              <w:rPr>
                <w:sz w:val="18"/>
                <w:szCs w:val="18"/>
              </w:rPr>
              <w:t>18760286</w:t>
            </w:r>
          </w:p>
        </w:tc>
        <w:tc>
          <w:tcPr>
            <w:tcW w:w="0" w:type="auto"/>
          </w:tcPr>
          <w:p w14:paraId="0A07966F"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022E050"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35043B8C"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E6D4591"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4112D877"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EA5DEC" w:rsidRPr="00FA0DE5"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Vascular</w:t>
            </w:r>
          </w:p>
          <w:p w14:paraId="79A10AF2" w14:textId="77777777"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EA5DEC" w:rsidRDefault="00EA5DEC" w:rsidP="00EA5DEC">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57375DF2" w:rsidR="001B4FDB" w:rsidRDefault="001B4FDB" w:rsidP="001B4FDB">
      <w:pPr>
        <w:pStyle w:val="a7"/>
      </w:pPr>
      <w:r>
        <w:lastRenderedPageBreak/>
        <w:t xml:space="preserve">Table 3. </w:t>
      </w:r>
      <w:r w:rsidR="00AF3BB6">
        <w:t>G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139"/>
        <w:gridCol w:w="947"/>
        <w:gridCol w:w="1155"/>
        <w:gridCol w:w="587"/>
        <w:gridCol w:w="915"/>
        <w:gridCol w:w="806"/>
        <w:gridCol w:w="1487"/>
        <w:gridCol w:w="3151"/>
        <w:gridCol w:w="3172"/>
        <w:gridCol w:w="599"/>
      </w:tblGrid>
      <w:tr w:rsidR="008E6533" w:rsidRPr="0001000C" w14:paraId="39740F23" w14:textId="77777777"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8E6533" w:rsidRPr="0001000C" w:rsidRDefault="008E6533" w:rsidP="00F741BD">
            <w:pPr>
              <w:jc w:val="center"/>
              <w:rPr>
                <w:sz w:val="18"/>
                <w:szCs w:val="18"/>
              </w:rPr>
            </w:pPr>
            <w:r>
              <w:rPr>
                <w:sz w:val="18"/>
                <w:szCs w:val="18"/>
              </w:rPr>
              <w:t>Author</w:t>
            </w:r>
            <w:r w:rsidR="009D1C4B">
              <w:rPr>
                <w:sz w:val="18"/>
                <w:szCs w:val="18"/>
              </w:rPr>
              <w:t>s</w:t>
            </w:r>
          </w:p>
        </w:tc>
        <w:tc>
          <w:tcPr>
            <w:tcW w:w="0" w:type="auto"/>
          </w:tcPr>
          <w:p w14:paraId="136E94ED" w14:textId="77777777" w:rsidR="008E6533"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45407A4"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8E6533" w:rsidRPr="0001000C" w:rsidRDefault="009D1C4B"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008E6533" w:rsidRPr="0001000C">
              <w:rPr>
                <w:sz w:val="18"/>
                <w:szCs w:val="18"/>
              </w:rPr>
              <w:t>ample</w:t>
            </w:r>
            <w:r>
              <w:rPr>
                <w:sz w:val="18"/>
                <w:szCs w:val="18"/>
              </w:rPr>
              <w:t xml:space="preserve"> size</w:t>
            </w:r>
          </w:p>
        </w:tc>
        <w:tc>
          <w:tcPr>
            <w:tcW w:w="0" w:type="auto"/>
          </w:tcPr>
          <w:p w14:paraId="322A08DC"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11A2B7D1"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8E6533" w:rsidRPr="0001000C" w14:paraId="308AA29C" w14:textId="77777777" w:rsidTr="005B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8E6533" w:rsidRPr="00AC1BF4" w:rsidRDefault="008E6533" w:rsidP="008E6533">
            <w:pPr>
              <w:jc w:val="center"/>
              <w:rPr>
                <w:sz w:val="18"/>
                <w:szCs w:val="18"/>
              </w:rPr>
            </w:pPr>
            <w:r>
              <w:rPr>
                <w:sz w:val="18"/>
                <w:szCs w:val="18"/>
              </w:rPr>
              <w:t xml:space="preserve">Aoun </w:t>
            </w:r>
            <w:r w:rsidRPr="00C01632">
              <w:rPr>
                <w:i/>
                <w:sz w:val="18"/>
                <w:szCs w:val="18"/>
              </w:rPr>
              <w:t>et al.</w:t>
            </w:r>
          </w:p>
        </w:tc>
        <w:tc>
          <w:tcPr>
            <w:tcW w:w="0" w:type="auto"/>
          </w:tcPr>
          <w:p w14:paraId="1C9456F8"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5570">
              <w:rPr>
                <w:sz w:val="18"/>
                <w:szCs w:val="18"/>
              </w:rPr>
              <w:t>28592319</w:t>
            </w:r>
          </w:p>
        </w:tc>
        <w:tc>
          <w:tcPr>
            <w:tcW w:w="0" w:type="auto"/>
          </w:tcPr>
          <w:p w14:paraId="01D9184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715BAF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0" w:type="auto"/>
          </w:tcPr>
          <w:p w14:paraId="37B25C50"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508C46F2" w14:textId="114EEA99"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8E6533" w:rsidRPr="0001000C" w14:paraId="59506B0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8E6533" w:rsidRDefault="008E6533" w:rsidP="008E6533">
            <w:pPr>
              <w:jc w:val="cente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27ACED10" w14:textId="77777777" w:rsidR="008E6533" w:rsidRPr="00D77F3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773A">
              <w:rPr>
                <w:sz w:val="18"/>
                <w:szCs w:val="18"/>
              </w:rPr>
              <w:t>18337634</w:t>
            </w:r>
          </w:p>
        </w:tc>
        <w:tc>
          <w:tcPr>
            <w:tcW w:w="0" w:type="auto"/>
          </w:tcPr>
          <w:p w14:paraId="300F4C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6DE492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28A8C6EB" w14:textId="77777777" w:rsidR="008E6533" w:rsidRPr="00304E0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8E6533" w:rsidRPr="0001000C" w14:paraId="3145C3B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8E6533" w:rsidRDefault="008E6533"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3CF4552F" w14:textId="77777777" w:rsidR="008E6533" w:rsidRPr="005B536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3D03">
              <w:rPr>
                <w:sz w:val="18"/>
                <w:szCs w:val="18"/>
              </w:rPr>
              <w:t>19443628</w:t>
            </w:r>
          </w:p>
        </w:tc>
        <w:tc>
          <w:tcPr>
            <w:tcW w:w="0" w:type="auto"/>
          </w:tcPr>
          <w:p w14:paraId="0474C7B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7714C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0" w:type="auto"/>
          </w:tcPr>
          <w:p w14:paraId="508C7FC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8E6533" w:rsidRPr="0001000C" w14:paraId="3ACC76F9"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8E6533" w:rsidRPr="00A8665D" w:rsidRDefault="008E6533" w:rsidP="008E6533">
            <w:pPr>
              <w:jc w:val="center"/>
              <w:rPr>
                <w:sz w:val="18"/>
                <w:szCs w:val="18"/>
              </w:rPr>
            </w:pPr>
            <w:r>
              <w:rPr>
                <w:sz w:val="18"/>
                <w:szCs w:val="18"/>
              </w:rPr>
              <w:t>Block et al.</w:t>
            </w:r>
          </w:p>
        </w:tc>
        <w:tc>
          <w:tcPr>
            <w:tcW w:w="0" w:type="auto"/>
          </w:tcPr>
          <w:p w14:paraId="7D5A7D63" w14:textId="77777777" w:rsidR="008E6533" w:rsidRPr="00A8665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138931FC" w14:textId="6927A22A"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585BDBA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0" w:type="auto"/>
          </w:tcPr>
          <w:p w14:paraId="57064B2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8E6533" w:rsidRPr="0001000C" w14:paraId="65FB9BF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8E6533" w:rsidRPr="00A8665D" w:rsidRDefault="008E6533" w:rsidP="008E6533">
            <w:pPr>
              <w:jc w:val="center"/>
              <w:rPr>
                <w:sz w:val="18"/>
                <w:szCs w:val="18"/>
              </w:rPr>
            </w:pPr>
            <w:r>
              <w:rPr>
                <w:sz w:val="18"/>
                <w:szCs w:val="18"/>
              </w:rPr>
              <w:t>Block et al.</w:t>
            </w:r>
          </w:p>
        </w:tc>
        <w:tc>
          <w:tcPr>
            <w:tcW w:w="0" w:type="auto"/>
          </w:tcPr>
          <w:p w14:paraId="15FA9FDF" w14:textId="77777777" w:rsidR="008E6533" w:rsidRPr="00A8665D"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4AD3E6B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07CD4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0B5A083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0C7214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8E6533" w:rsidRPr="00CF5249" w:rsidRDefault="008E6533" w:rsidP="008E6533">
            <w:pPr>
              <w:jc w:val="center"/>
              <w:rPr>
                <w:sz w:val="18"/>
                <w:szCs w:val="18"/>
              </w:rPr>
            </w:pPr>
            <w:r>
              <w:rPr>
                <w:sz w:val="18"/>
                <w:szCs w:val="18"/>
              </w:rPr>
              <w:t xml:space="preserve">Block </w:t>
            </w:r>
            <w:r w:rsidRPr="00F5074D">
              <w:rPr>
                <w:i/>
                <w:sz w:val="18"/>
                <w:szCs w:val="18"/>
              </w:rPr>
              <w:t>et al.</w:t>
            </w:r>
          </w:p>
        </w:tc>
        <w:tc>
          <w:tcPr>
            <w:tcW w:w="0" w:type="auto"/>
          </w:tcPr>
          <w:p w14:paraId="70DDDECF" w14:textId="77777777" w:rsidR="008E6533" w:rsidRPr="00CF524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17200680</w:t>
            </w:r>
          </w:p>
        </w:tc>
        <w:tc>
          <w:tcPr>
            <w:tcW w:w="0" w:type="auto"/>
          </w:tcPr>
          <w:p w14:paraId="0AB9A0B1" w14:textId="7536CB84"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7C3769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00A85ED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8E6533" w:rsidRPr="0001000C" w14:paraId="44DCC05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8E6533" w:rsidRDefault="008E6533"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14E772C9" w14:textId="77777777" w:rsidR="008E6533" w:rsidRPr="003B586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0E2B35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6D94F7E7" w14:textId="77777777" w:rsidR="008E6533" w:rsidRPr="0024631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06F752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8E6533" w:rsidRPr="0001000C" w14:paraId="381CDD43" w14:textId="77777777" w:rsidTr="00D83B28">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8E6533" w:rsidRDefault="008E6533" w:rsidP="008E6533">
            <w:pPr>
              <w:jc w:val="center"/>
              <w:rPr>
                <w:sz w:val="18"/>
                <w:szCs w:val="18"/>
              </w:rPr>
            </w:pPr>
            <w:r>
              <w:rPr>
                <w:sz w:val="18"/>
                <w:szCs w:val="18"/>
              </w:rPr>
              <w:t xml:space="preserve">Cai </w:t>
            </w:r>
            <w:r w:rsidRPr="00567F04">
              <w:rPr>
                <w:i/>
                <w:sz w:val="18"/>
                <w:szCs w:val="18"/>
              </w:rPr>
              <w:t>et al.</w:t>
            </w:r>
          </w:p>
        </w:tc>
        <w:tc>
          <w:tcPr>
            <w:tcW w:w="0" w:type="auto"/>
          </w:tcPr>
          <w:p w14:paraId="4641F59B" w14:textId="77777777" w:rsidR="008E6533" w:rsidRPr="00FA1F5E"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6B78184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FF3B50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23744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597E899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8E6533" w:rsidRDefault="008E6533" w:rsidP="008E6533">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152F5C01" w14:textId="77777777" w:rsidR="008E6533" w:rsidRPr="00120CB9"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62A1">
              <w:rPr>
                <w:sz w:val="18"/>
                <w:szCs w:val="18"/>
              </w:rPr>
              <w:t>30833349</w:t>
            </w:r>
          </w:p>
        </w:tc>
        <w:tc>
          <w:tcPr>
            <w:tcW w:w="0" w:type="auto"/>
          </w:tcPr>
          <w:p w14:paraId="54E947B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9BA09B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21134E1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8E6533" w:rsidRPr="0001000C" w14:paraId="7CA84CD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8E6533" w:rsidRDefault="008E6533"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1A47B62D" w14:textId="77777777" w:rsidR="008E6533" w:rsidRPr="002042F0"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B5364">
              <w:rPr>
                <w:sz w:val="18"/>
                <w:szCs w:val="18"/>
              </w:rPr>
              <w:t>30595681</w:t>
            </w:r>
          </w:p>
        </w:tc>
        <w:tc>
          <w:tcPr>
            <w:tcW w:w="0" w:type="auto"/>
          </w:tcPr>
          <w:p w14:paraId="4C24A15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36B737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2DD727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8E6533" w:rsidRPr="0001000C" w14:paraId="4D9CBA6C"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8E6533" w:rsidRPr="00A00889" w:rsidRDefault="008E6533" w:rsidP="008E6533">
            <w:pPr>
              <w:jc w:val="center"/>
              <w:rPr>
                <w:sz w:val="18"/>
                <w:szCs w:val="18"/>
              </w:rPr>
            </w:pPr>
            <w:r>
              <w:rPr>
                <w:sz w:val="18"/>
                <w:szCs w:val="18"/>
              </w:rPr>
              <w:t>Chang et al.</w:t>
            </w:r>
          </w:p>
        </w:tc>
        <w:tc>
          <w:tcPr>
            <w:tcW w:w="0" w:type="auto"/>
          </w:tcPr>
          <w:p w14:paraId="5B5EECD1"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63AFEA1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5038F8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54A72F2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8E6533" w:rsidRPr="0001000C" w14:paraId="43966DB8"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8E6533" w:rsidRDefault="008E6533" w:rsidP="008E6533">
            <w:pPr>
              <w:jc w:val="center"/>
              <w:rPr>
                <w:sz w:val="18"/>
                <w:szCs w:val="18"/>
              </w:rPr>
            </w:pPr>
            <w:r>
              <w:rPr>
                <w:sz w:val="18"/>
                <w:szCs w:val="18"/>
              </w:rPr>
              <w:t xml:space="preserve">Chao </w:t>
            </w:r>
            <w:r w:rsidRPr="00120CB9">
              <w:rPr>
                <w:i/>
                <w:sz w:val="18"/>
                <w:szCs w:val="18"/>
              </w:rPr>
              <w:t>et al.</w:t>
            </w:r>
          </w:p>
        </w:tc>
        <w:tc>
          <w:tcPr>
            <w:tcW w:w="0" w:type="auto"/>
          </w:tcPr>
          <w:p w14:paraId="30602D6B" w14:textId="77777777" w:rsidR="008E6533" w:rsidRPr="007D4C4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0CB9">
              <w:rPr>
                <w:sz w:val="18"/>
                <w:szCs w:val="18"/>
              </w:rPr>
              <w:t>30646802</w:t>
            </w:r>
          </w:p>
        </w:tc>
        <w:tc>
          <w:tcPr>
            <w:tcW w:w="0" w:type="auto"/>
          </w:tcPr>
          <w:p w14:paraId="74BB378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A79E2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60E84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8E6533" w:rsidRPr="0001000C" w14:paraId="688C9753"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CFC0322"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Borders>
              <w:bottom w:val="none" w:sz="0" w:space="0" w:color="auto"/>
            </w:tcBorders>
          </w:tcPr>
          <w:p w14:paraId="6B1120A4"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Borders>
              <w:bottom w:val="none" w:sz="0" w:space="0" w:color="auto"/>
            </w:tcBorders>
          </w:tcPr>
          <w:p w14:paraId="0B1E25F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1EA4693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bottom w:val="none" w:sz="0" w:space="0" w:color="auto"/>
            </w:tcBorders>
          </w:tcPr>
          <w:p w14:paraId="2464A0E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437D431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Borders>
              <w:bottom w:val="none" w:sz="0" w:space="0" w:color="auto"/>
            </w:tcBorders>
          </w:tcPr>
          <w:p w14:paraId="3783914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0" w:type="auto"/>
            <w:tcBorders>
              <w:bottom w:val="none" w:sz="0" w:space="0" w:color="auto"/>
            </w:tcBorders>
          </w:tcPr>
          <w:p w14:paraId="4D6985B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Borders>
              <w:bottom w:val="none" w:sz="0" w:space="0" w:color="auto"/>
            </w:tcBorders>
          </w:tcPr>
          <w:p w14:paraId="643CBD4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Borders>
              <w:bottom w:val="none" w:sz="0" w:space="0" w:color="auto"/>
            </w:tcBorders>
          </w:tcPr>
          <w:p w14:paraId="09359B1F" w14:textId="71507D72"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8E6533" w:rsidRPr="0001000C" w14:paraId="38C506B0"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Pr>
          <w:p w14:paraId="44E13337" w14:textId="77777777" w:rsidR="008E6533" w:rsidRPr="00C3486F"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0E768E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0" w:type="auto"/>
          </w:tcPr>
          <w:p w14:paraId="3757144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2B15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8E6533" w:rsidRPr="00D749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E0D30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8E6533" w:rsidRPr="00AA6DE4" w:rsidRDefault="008E6533" w:rsidP="008E6533">
            <w:pPr>
              <w:jc w:val="center"/>
              <w:rPr>
                <w:sz w:val="18"/>
                <w:szCs w:val="18"/>
              </w:rPr>
            </w:pPr>
            <w:r>
              <w:rPr>
                <w:sz w:val="18"/>
                <w:szCs w:val="18"/>
              </w:rPr>
              <w:t xml:space="preserve">Choi </w:t>
            </w:r>
            <w:r w:rsidRPr="0014640E">
              <w:rPr>
                <w:i/>
                <w:sz w:val="18"/>
                <w:szCs w:val="18"/>
              </w:rPr>
              <w:t>et al.</w:t>
            </w:r>
          </w:p>
        </w:tc>
        <w:tc>
          <w:tcPr>
            <w:tcW w:w="0" w:type="auto"/>
          </w:tcPr>
          <w:p w14:paraId="4CDD9084"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6AFDFC9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1E2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Pr>
          <w:p w14:paraId="1E7C39E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E6533" w:rsidRPr="0001000C" w14:paraId="1F20DA2B" w14:textId="77777777" w:rsidTr="00681752">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8E6533" w:rsidRDefault="008E6533"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ED9477B"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1FE5">
              <w:rPr>
                <w:sz w:val="18"/>
                <w:szCs w:val="18"/>
              </w:rPr>
              <w:t>30594298</w:t>
            </w:r>
          </w:p>
        </w:tc>
        <w:tc>
          <w:tcPr>
            <w:tcW w:w="0" w:type="auto"/>
          </w:tcPr>
          <w:p w14:paraId="70983D7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35B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0" w:type="auto"/>
          </w:tcPr>
          <w:p w14:paraId="39D3C99F"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8E6533" w:rsidRPr="0001000C" w14:paraId="7A74180A" w14:textId="77777777" w:rsidTr="006817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8E6533" w:rsidRDefault="008E6533" w:rsidP="008E6533">
            <w:pPr>
              <w:jc w:val="center"/>
              <w:rPr>
                <w:sz w:val="18"/>
                <w:szCs w:val="18"/>
              </w:rPr>
            </w:pPr>
            <w:proofErr w:type="spellStart"/>
            <w:r>
              <w:rPr>
                <w:sz w:val="18"/>
                <w:szCs w:val="18"/>
              </w:rPr>
              <w:lastRenderedPageBreak/>
              <w:t>Claes</w:t>
            </w:r>
            <w:proofErr w:type="spellEnd"/>
            <w:r>
              <w:rPr>
                <w:sz w:val="18"/>
                <w:szCs w:val="18"/>
              </w:rPr>
              <w:t xml:space="preserve"> </w:t>
            </w:r>
            <w:r w:rsidRPr="00681752">
              <w:rPr>
                <w:i/>
                <w:sz w:val="18"/>
                <w:szCs w:val="18"/>
              </w:rPr>
              <w:t>et al.</w:t>
            </w:r>
          </w:p>
        </w:tc>
        <w:tc>
          <w:tcPr>
            <w:tcW w:w="0" w:type="auto"/>
          </w:tcPr>
          <w:p w14:paraId="2225F5E6" w14:textId="77777777" w:rsidR="008E6533" w:rsidRPr="00441FE5"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23788689</w:t>
            </w:r>
          </w:p>
        </w:tc>
        <w:tc>
          <w:tcPr>
            <w:tcW w:w="0" w:type="auto"/>
          </w:tcPr>
          <w:p w14:paraId="25574C0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B6A1155"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31F176F"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6AD2D0CB"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5BAE7E0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0" w:type="auto"/>
          </w:tcPr>
          <w:p w14:paraId="5026C583" w14:textId="6288CF1D"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8E6533" w:rsidRPr="0001000C" w14:paraId="64E4B1E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58D3A25E" w14:textId="77777777" w:rsidR="008E6533" w:rsidRPr="00AA6DE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08D9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15486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0" w:type="auto"/>
          </w:tcPr>
          <w:p w14:paraId="3A88310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08F825D"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22822CD8"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76FF14A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2EDB7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3EA5466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0003C5"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8E6533" w:rsidRDefault="008E6533" w:rsidP="008E6533">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11C9C6DE"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04DEDDE3"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CCC2ACF" w14:textId="77777777" w:rsidR="008E6533" w:rsidRPr="006C01C7"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6F93409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B210D9" w:rsidRPr="0001000C" w14:paraId="2035A27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2977DE" w14:textId="02387E64" w:rsidR="00B210D9" w:rsidRDefault="00B210D9"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7CE84FD1" w14:textId="4C557428" w:rsidR="00B210D9" w:rsidRPr="003B586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774B12C3" w14:textId="0555F45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161BBD33" w14:textId="4D8C1F0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13618D5" w14:textId="138F0C7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3636BE9" w14:textId="71DDD83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282F9CE4" w14:textId="66BBBB0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5A2A919" w14:textId="4B02AC52" w:rsidR="00B210D9" w:rsidRPr="0024631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0C3E0EDC" w14:textId="4099A92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43CCBB2E" w14:textId="61FAC4B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B210D9" w:rsidRPr="0001000C" w14:paraId="13B60FC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9292C84" w14:textId="6C5A4765" w:rsidR="00B210D9" w:rsidRDefault="00B210D9"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2B9D94CD" w14:textId="5E71EB7F"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576255F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87AD6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13503B" w14:textId="53644013"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1F9DA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2C12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294E8A" w14:textId="47FB0A0B"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4AB6B549" w14:textId="04BD2C7B"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5E55915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3A902F78"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B210D9" w:rsidRDefault="00B210D9" w:rsidP="00B210D9">
            <w:pPr>
              <w:jc w:val="center"/>
              <w:rPr>
                <w:sz w:val="18"/>
                <w:szCs w:val="18"/>
              </w:rPr>
            </w:pPr>
            <w:r>
              <w:rPr>
                <w:sz w:val="18"/>
                <w:szCs w:val="18"/>
              </w:rPr>
              <w:t>Gupta V</w:t>
            </w:r>
          </w:p>
        </w:tc>
        <w:tc>
          <w:tcPr>
            <w:tcW w:w="0" w:type="auto"/>
          </w:tcPr>
          <w:p w14:paraId="54C8C5F8" w14:textId="77777777" w:rsidR="00B210D9" w:rsidRPr="00AA23D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5863">
              <w:rPr>
                <w:sz w:val="18"/>
                <w:szCs w:val="18"/>
              </w:rPr>
              <w:t>33606319</w:t>
            </w:r>
          </w:p>
        </w:tc>
        <w:tc>
          <w:tcPr>
            <w:tcW w:w="0" w:type="auto"/>
          </w:tcPr>
          <w:p w14:paraId="355FA4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26483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42AE64A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757B38E" w14:textId="6D348E8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B210D9" w:rsidRPr="0001000C" w14:paraId="49EF4DED"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B210D9" w:rsidRDefault="00B210D9" w:rsidP="00B210D9">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070AA52F" w14:textId="77777777" w:rsidR="00B210D9" w:rsidRPr="00E814A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1E23">
              <w:rPr>
                <w:sz w:val="18"/>
                <w:szCs w:val="18"/>
              </w:rPr>
              <w:t>17342178</w:t>
            </w:r>
          </w:p>
        </w:tc>
        <w:tc>
          <w:tcPr>
            <w:tcW w:w="0" w:type="auto"/>
          </w:tcPr>
          <w:p w14:paraId="3E6FA0C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0" w:type="auto"/>
          </w:tcPr>
          <w:p w14:paraId="17D189F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0" w:type="auto"/>
          </w:tcPr>
          <w:p w14:paraId="5CA6DE9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B210D9" w:rsidRPr="0001000C" w14:paraId="628912B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B210D9" w:rsidRDefault="00B210D9" w:rsidP="00B210D9">
            <w:pPr>
              <w:jc w:val="center"/>
              <w:rPr>
                <w:sz w:val="18"/>
                <w:szCs w:val="18"/>
              </w:rPr>
            </w:pPr>
            <w:r>
              <w:rPr>
                <w:sz w:val="18"/>
                <w:szCs w:val="18"/>
              </w:rPr>
              <w:t xml:space="preserve">Holden </w:t>
            </w:r>
            <w:r w:rsidRPr="00104C21">
              <w:rPr>
                <w:i/>
                <w:sz w:val="18"/>
                <w:szCs w:val="18"/>
              </w:rPr>
              <w:t>et al.</w:t>
            </w:r>
          </w:p>
        </w:tc>
        <w:tc>
          <w:tcPr>
            <w:tcW w:w="0" w:type="auto"/>
          </w:tcPr>
          <w:p w14:paraId="5849A475" w14:textId="77777777" w:rsidR="00B210D9" w:rsidRPr="00D77F3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1C37063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5A60CA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1E3FB7B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B210D9" w:rsidRPr="0001000C" w14:paraId="6F105E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B210D9" w:rsidRDefault="00B210D9" w:rsidP="00B210D9">
            <w:pPr>
              <w:jc w:val="center"/>
              <w:rPr>
                <w:sz w:val="18"/>
                <w:szCs w:val="18"/>
              </w:rPr>
            </w:pPr>
            <w:r>
              <w:rPr>
                <w:sz w:val="18"/>
                <w:szCs w:val="18"/>
              </w:rPr>
              <w:t xml:space="preserve">Holden </w:t>
            </w:r>
            <w:r w:rsidRPr="00104C21">
              <w:rPr>
                <w:i/>
                <w:sz w:val="18"/>
                <w:szCs w:val="18"/>
              </w:rPr>
              <w:t>et al.</w:t>
            </w:r>
          </w:p>
        </w:tc>
        <w:tc>
          <w:tcPr>
            <w:tcW w:w="0" w:type="auto"/>
          </w:tcPr>
          <w:p w14:paraId="4B0B40F8" w14:textId="77777777" w:rsidR="00B210D9" w:rsidRPr="00D77F3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04C21">
              <w:rPr>
                <w:sz w:val="18"/>
                <w:szCs w:val="18"/>
              </w:rPr>
              <w:t>24855061</w:t>
            </w:r>
          </w:p>
        </w:tc>
        <w:tc>
          <w:tcPr>
            <w:tcW w:w="0" w:type="auto"/>
          </w:tcPr>
          <w:p w14:paraId="09C853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2F6B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303339F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37CC92A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B210D9" w:rsidRPr="00CF5249" w:rsidRDefault="00B210D9" w:rsidP="00B210D9">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3CE29930" w14:textId="77777777" w:rsidR="00B210D9" w:rsidRPr="00CF524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C1B8D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8D59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0" w:type="auto"/>
          </w:tcPr>
          <w:p w14:paraId="5BF6F7C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B210D9" w:rsidRPr="0001000C" w14:paraId="661C4D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B210D9" w:rsidRDefault="00B210D9" w:rsidP="00B210D9">
            <w:pPr>
              <w:jc w:val="center"/>
              <w:rPr>
                <w:sz w:val="18"/>
                <w:szCs w:val="18"/>
              </w:rPr>
            </w:pPr>
            <w:r>
              <w:rPr>
                <w:sz w:val="18"/>
                <w:szCs w:val="18"/>
              </w:rPr>
              <w:lastRenderedPageBreak/>
              <w:t xml:space="preserve">Iseki </w:t>
            </w:r>
            <w:r w:rsidRPr="00FA1172">
              <w:rPr>
                <w:i/>
                <w:sz w:val="18"/>
                <w:szCs w:val="18"/>
              </w:rPr>
              <w:t>et al.</w:t>
            </w:r>
          </w:p>
        </w:tc>
        <w:tc>
          <w:tcPr>
            <w:tcW w:w="0" w:type="auto"/>
          </w:tcPr>
          <w:p w14:paraId="3C1DC464" w14:textId="77777777" w:rsidR="00B210D9" w:rsidRPr="00BB766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172">
              <w:rPr>
                <w:sz w:val="18"/>
                <w:szCs w:val="18"/>
              </w:rPr>
              <w:t>12637649</w:t>
            </w:r>
          </w:p>
        </w:tc>
        <w:tc>
          <w:tcPr>
            <w:tcW w:w="0" w:type="auto"/>
          </w:tcPr>
          <w:p w14:paraId="5D0412B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0" w:type="auto"/>
          </w:tcPr>
          <w:p w14:paraId="057CA55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0" w:type="auto"/>
          </w:tcPr>
          <w:p w14:paraId="19DEF31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B210D9" w:rsidRPr="0001000C" w14:paraId="1F357B1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B210D9" w:rsidRDefault="00B210D9"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A262474" w14:textId="135CAC97" w:rsidR="00B210D9" w:rsidRPr="00F5074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74513F6B" w14:textId="6555CB3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BFADE6F" w14:textId="2762A75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2343E31" w14:textId="0EBAC00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94286A2" w14:textId="2D66677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0833F4D5" w14:textId="4C9C620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C444C25" w14:textId="26687A0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732A0D31" w14:textId="111F660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2F490444" w14:textId="7C9A909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B210D9" w:rsidRPr="0001000C" w14:paraId="7F831BE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B2C33F8" w14:textId="50AA77A1" w:rsidR="00B210D9" w:rsidRDefault="00B210D9"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79D29C64" w14:textId="36BC35ED" w:rsidR="00B210D9" w:rsidRPr="00F5074D"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FC69D5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8FEE8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BD65B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F2EBD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4DE42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DA827" w14:textId="77777777" w:rsidR="00B210D9" w:rsidRPr="00D3077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2A369897" w14:textId="22D8BEF4"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0B88AC5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47D35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63556E0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B210D9" w:rsidRPr="00CF5249" w:rsidRDefault="00B210D9" w:rsidP="00B210D9">
            <w:pPr>
              <w:jc w:val="center"/>
              <w:rPr>
                <w:sz w:val="18"/>
                <w:szCs w:val="18"/>
              </w:rPr>
            </w:pPr>
            <w:r>
              <w:rPr>
                <w:sz w:val="18"/>
                <w:szCs w:val="18"/>
              </w:rPr>
              <w:t xml:space="preserve">Jean </w:t>
            </w:r>
            <w:r w:rsidRPr="00F5074D">
              <w:rPr>
                <w:i/>
                <w:sz w:val="18"/>
                <w:szCs w:val="18"/>
              </w:rPr>
              <w:t>et al.</w:t>
            </w:r>
          </w:p>
        </w:tc>
        <w:tc>
          <w:tcPr>
            <w:tcW w:w="0" w:type="auto"/>
          </w:tcPr>
          <w:p w14:paraId="63E807D4" w14:textId="77777777" w:rsidR="00B210D9" w:rsidRPr="00CF524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21178378</w:t>
            </w:r>
          </w:p>
        </w:tc>
        <w:tc>
          <w:tcPr>
            <w:tcW w:w="0" w:type="auto"/>
          </w:tcPr>
          <w:p w14:paraId="578133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73D14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5430233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55C435EB" w14:textId="115FA08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B210D9" w:rsidRPr="0001000C" w14:paraId="64DC618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B210D9" w:rsidRDefault="00B210D9" w:rsidP="00B210D9">
            <w:pPr>
              <w:jc w:val="center"/>
              <w:rPr>
                <w:sz w:val="18"/>
                <w:szCs w:val="18"/>
              </w:rPr>
            </w:pPr>
            <w:r>
              <w:rPr>
                <w:sz w:val="18"/>
                <w:szCs w:val="18"/>
              </w:rPr>
              <w:t xml:space="preserve">Jean </w:t>
            </w:r>
            <w:r w:rsidRPr="0019367D">
              <w:rPr>
                <w:i/>
                <w:sz w:val="18"/>
                <w:szCs w:val="18"/>
              </w:rPr>
              <w:t>et al.</w:t>
            </w:r>
          </w:p>
        </w:tc>
        <w:tc>
          <w:tcPr>
            <w:tcW w:w="0" w:type="auto"/>
          </w:tcPr>
          <w:p w14:paraId="135458A3" w14:textId="2972C118" w:rsidR="00B210D9" w:rsidRPr="00F5074D"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25D920EF" w14:textId="32668A8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5D141C0" w14:textId="22DD9B4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D41CD2" w14:textId="2A9B207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F62755D" w14:textId="1C39C3CF"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3F3D38CB" w14:textId="6F19ADB8"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2AB88C94" w14:textId="472A5DA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04F5D286" w14:textId="3F57F2F0"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659A2077" w14:textId="2C0FB329"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B210D9" w:rsidRPr="0001000C" w14:paraId="0A1059A2" w14:textId="77777777" w:rsidTr="00AC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B210D9" w:rsidRDefault="00B210D9"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5D96CB6" w14:textId="77777777" w:rsidR="00B210D9" w:rsidRPr="009B78D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21859400</w:t>
            </w:r>
          </w:p>
        </w:tc>
        <w:tc>
          <w:tcPr>
            <w:tcW w:w="0" w:type="auto"/>
          </w:tcPr>
          <w:p w14:paraId="012C41E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19E844A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E9FAF4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4F14745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5EBF6C7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70B1FD87" w14:textId="77777777" w:rsidR="00B210D9" w:rsidRPr="00A126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7758297D" w14:textId="77777777" w:rsidR="00B210D9" w:rsidRPr="00A126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B210D9" w:rsidRPr="0001000C" w14:paraId="7B6F92B8" w14:textId="77777777" w:rsidTr="00A34651">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B210D9" w:rsidRPr="00AC1BF4" w:rsidRDefault="00B210D9"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56CCDD0E" w14:textId="77777777" w:rsidR="00B210D9" w:rsidRPr="00AC1BF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21859400</w:t>
            </w:r>
          </w:p>
        </w:tc>
        <w:tc>
          <w:tcPr>
            <w:tcW w:w="0" w:type="auto"/>
          </w:tcPr>
          <w:p w14:paraId="0C493A5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50677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9EE34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80FAF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28EB7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CDCFE60" w14:textId="77777777" w:rsidR="00B210D9" w:rsidRPr="00561BAB"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NA damage not associated with gender</w:t>
            </w:r>
          </w:p>
        </w:tc>
        <w:tc>
          <w:tcPr>
            <w:tcW w:w="0" w:type="auto"/>
          </w:tcPr>
          <w:p w14:paraId="4517AF2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38A70B7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19ED2D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B210D9" w:rsidRDefault="00B210D9" w:rsidP="00B210D9">
            <w:pPr>
              <w:jc w:val="center"/>
              <w:rPr>
                <w:sz w:val="18"/>
                <w:szCs w:val="18"/>
              </w:rPr>
            </w:pPr>
            <w:r>
              <w:rPr>
                <w:sz w:val="18"/>
                <w:szCs w:val="18"/>
              </w:rPr>
              <w:t xml:space="preserve">Kato </w:t>
            </w:r>
            <w:r w:rsidRPr="00213D4E">
              <w:rPr>
                <w:i/>
                <w:sz w:val="18"/>
                <w:szCs w:val="18"/>
              </w:rPr>
              <w:t>et al.</w:t>
            </w:r>
          </w:p>
        </w:tc>
        <w:tc>
          <w:tcPr>
            <w:tcW w:w="0" w:type="auto"/>
          </w:tcPr>
          <w:p w14:paraId="331088FE" w14:textId="77777777" w:rsidR="00B210D9" w:rsidRPr="003C1FD5"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18663287</w:t>
            </w:r>
          </w:p>
        </w:tc>
        <w:tc>
          <w:tcPr>
            <w:tcW w:w="0" w:type="auto"/>
          </w:tcPr>
          <w:p w14:paraId="1C6437D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BBE189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6C2B75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6FF836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1361E71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DEBCFF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0" w:type="auto"/>
          </w:tcPr>
          <w:p w14:paraId="4A9663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6663433" w14:textId="3AFA9AC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B210D9" w:rsidRPr="0001000C" w14:paraId="1810FB1F" w14:textId="77777777" w:rsidTr="005C7A51">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B210D9" w:rsidRDefault="00B210D9" w:rsidP="00B210D9">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7921AC86" w14:textId="77777777" w:rsidR="00B210D9" w:rsidRPr="00567F04"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31315601</w:t>
            </w:r>
          </w:p>
        </w:tc>
        <w:tc>
          <w:tcPr>
            <w:tcW w:w="0" w:type="auto"/>
          </w:tcPr>
          <w:p w14:paraId="1BE4871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91E70B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FD6F8A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50D957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352B4FD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9A3D17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7CA87A1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B210D9" w:rsidRPr="0001000C" w14:paraId="5BA2F6CC" w14:textId="77777777" w:rsidTr="00561B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B210D9" w:rsidRDefault="00B210D9" w:rsidP="00B210D9">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36191B9E" w14:textId="77777777"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B78D2">
              <w:rPr>
                <w:sz w:val="18"/>
                <w:szCs w:val="18"/>
              </w:rPr>
              <w:t>23826225</w:t>
            </w:r>
          </w:p>
        </w:tc>
        <w:tc>
          <w:tcPr>
            <w:tcW w:w="0" w:type="auto"/>
          </w:tcPr>
          <w:p w14:paraId="7C455DA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C26C70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46AE3F0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5D</w:t>
            </w:r>
          </w:p>
        </w:tc>
        <w:tc>
          <w:tcPr>
            <w:tcW w:w="0" w:type="auto"/>
          </w:tcPr>
          <w:p w14:paraId="25B476B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173BF4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2FC76A" w14:textId="77777777"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Pr>
          <w:p w14:paraId="2E022AD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243335C8" w14:textId="46C5FD1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B210D9" w:rsidRPr="0001000C" w14:paraId="6018B93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B210D9" w:rsidRDefault="00B210D9" w:rsidP="00B210D9">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39AC3277" w14:textId="77777777" w:rsidR="00B210D9" w:rsidRPr="00531E2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BB7666">
              <w:rPr>
                <w:sz w:val="18"/>
                <w:szCs w:val="18"/>
              </w:rPr>
              <w:t>19021697</w:t>
            </w:r>
          </w:p>
        </w:tc>
        <w:tc>
          <w:tcPr>
            <w:tcW w:w="0" w:type="auto"/>
          </w:tcPr>
          <w:p w14:paraId="1E18D76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A0D1C0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23FA2C6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6A47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7B6142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D3862B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5730579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B210D9" w:rsidRPr="0001000C" w14:paraId="2BEB4109" w14:textId="77777777" w:rsidTr="00FF4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B210D9" w:rsidRDefault="00B210D9"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2D29A2F5" w14:textId="77777777" w:rsidR="00B210D9" w:rsidRPr="00372B5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315D55D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B3D65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233171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D09590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AA9E1B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Pr>
          <w:p w14:paraId="724551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Pr>
          <w:p w14:paraId="43C21BFD" w14:textId="77777777" w:rsidR="00B210D9" w:rsidRPr="00372B5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irculating CTRP9</w:t>
            </w:r>
          </w:p>
        </w:tc>
        <w:tc>
          <w:tcPr>
            <w:tcW w:w="0" w:type="auto"/>
          </w:tcPr>
          <w:p w14:paraId="08B892FA" w14:textId="0C15311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B210D9" w:rsidRPr="0001000C" w14:paraId="026DAC13" w14:textId="77777777" w:rsidTr="00776278">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B210D9" w:rsidRDefault="00B210D9"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29309F6" w14:textId="77777777" w:rsidR="00B210D9" w:rsidRPr="00372B5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4DF1E3A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B6795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5A075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8CE2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6897F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5999A4C2" w14:textId="77777777" w:rsidR="00B210D9" w:rsidRPr="00FF4E67"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765286C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08A9F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5BA7A8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B210D9" w:rsidRPr="004659E4" w:rsidRDefault="00B210D9" w:rsidP="00B210D9">
            <w:pPr>
              <w:jc w:val="center"/>
              <w:rPr>
                <w:sz w:val="18"/>
                <w:szCs w:val="18"/>
              </w:rPr>
            </w:pPr>
            <w:r>
              <w:rPr>
                <w:sz w:val="18"/>
                <w:szCs w:val="18"/>
              </w:rPr>
              <w:t xml:space="preserve">Nakashima </w:t>
            </w:r>
            <w:r w:rsidRPr="00C176D3">
              <w:rPr>
                <w:i/>
                <w:sz w:val="18"/>
                <w:szCs w:val="18"/>
              </w:rPr>
              <w:t>et al.</w:t>
            </w:r>
          </w:p>
        </w:tc>
        <w:tc>
          <w:tcPr>
            <w:tcW w:w="0" w:type="auto"/>
          </w:tcPr>
          <w:p w14:paraId="6FF8018F" w14:textId="77777777" w:rsidR="00B210D9" w:rsidRPr="004659E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176D3">
              <w:rPr>
                <w:sz w:val="18"/>
                <w:szCs w:val="18"/>
              </w:rPr>
              <w:t>20812007</w:t>
            </w:r>
          </w:p>
        </w:tc>
        <w:tc>
          <w:tcPr>
            <w:tcW w:w="0" w:type="auto"/>
          </w:tcPr>
          <w:p w14:paraId="1860CCF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4A365C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B85A6B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15A9A1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3BD75B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FE1C93C" w14:textId="77777777" w:rsidR="00B210D9" w:rsidRPr="00C42A80"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42A80">
              <w:rPr>
                <w:sz w:val="18"/>
                <w:szCs w:val="18"/>
              </w:rPr>
              <w:t>Parameter estimate = 0.531, SE = 0.814, p = 0.51</w:t>
            </w:r>
          </w:p>
        </w:tc>
        <w:tc>
          <w:tcPr>
            <w:tcW w:w="0" w:type="auto"/>
          </w:tcPr>
          <w:p w14:paraId="23F1D5A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0F9ED6EB" w14:textId="7F650E2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B210D9" w:rsidRPr="0001000C" w14:paraId="5D73CA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B210D9" w:rsidRDefault="00B210D9" w:rsidP="00B210D9">
            <w:pPr>
              <w:jc w:val="center"/>
              <w:rPr>
                <w:sz w:val="18"/>
                <w:szCs w:val="18"/>
              </w:rPr>
            </w:pPr>
            <w:r w:rsidRPr="003A2BEF">
              <w:rPr>
                <w:sz w:val="18"/>
                <w:szCs w:val="18"/>
              </w:rPr>
              <w:t>Nemeth ZK</w:t>
            </w:r>
          </w:p>
        </w:tc>
        <w:tc>
          <w:tcPr>
            <w:tcW w:w="0" w:type="auto"/>
          </w:tcPr>
          <w:p w14:paraId="0E00C775"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4EF09D9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DB35C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7ABC1E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33B93D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0FA26FE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65AC9702" w14:textId="77777777"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292A259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0F18B24" w14:textId="30970BD2"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B210D9" w:rsidRPr="0001000C" w14:paraId="7529F49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ABC64E" w14:textId="45C90291" w:rsidR="00B210D9" w:rsidRPr="00AA6DE4" w:rsidRDefault="00B210D9" w:rsidP="00B210D9">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67E38DAD" w14:textId="4B744A52" w:rsidR="00B210D9" w:rsidRPr="00AA6DE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1FBF22E8" w14:textId="4753F6D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AAD7D5" w14:textId="7B327CA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F26A6AC" w14:textId="5AE458D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D4F957" w14:textId="053067CE"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D6E5BE4" w14:textId="2D0AF273"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DC81922" w14:textId="1803EA7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30792F5A" w14:textId="6947868A"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OPG level</w:t>
            </w:r>
          </w:p>
        </w:tc>
        <w:tc>
          <w:tcPr>
            <w:tcW w:w="0" w:type="auto"/>
          </w:tcPr>
          <w:p w14:paraId="341A6F3B" w14:textId="780140C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B210D9" w:rsidRPr="0001000C" w14:paraId="754ED0E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B210D9" w:rsidRDefault="00B210D9" w:rsidP="00B210D9">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29159591" w14:textId="77777777" w:rsidR="00B210D9" w:rsidRPr="00120CB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6DE4">
              <w:rPr>
                <w:sz w:val="18"/>
                <w:szCs w:val="18"/>
              </w:rPr>
              <w:t>32394910</w:t>
            </w:r>
          </w:p>
        </w:tc>
        <w:tc>
          <w:tcPr>
            <w:tcW w:w="0" w:type="auto"/>
          </w:tcPr>
          <w:p w14:paraId="3C179A3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933382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4CFE1A1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B210D9" w:rsidRPr="0001000C" w14:paraId="4AB7958B" w14:textId="77777777" w:rsidTr="00643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B210D9" w:rsidRDefault="00B210D9" w:rsidP="00B210D9">
            <w:pPr>
              <w:jc w:val="center"/>
              <w:rPr>
                <w:sz w:val="18"/>
                <w:szCs w:val="18"/>
              </w:rPr>
            </w:pPr>
            <w:r>
              <w:rPr>
                <w:sz w:val="18"/>
                <w:szCs w:val="18"/>
              </w:rPr>
              <w:t xml:space="preserve">Okamoto </w:t>
            </w:r>
            <w:r w:rsidRPr="000D6D43">
              <w:rPr>
                <w:i/>
                <w:sz w:val="18"/>
                <w:szCs w:val="18"/>
              </w:rPr>
              <w:t>et al.</w:t>
            </w:r>
          </w:p>
        </w:tc>
        <w:tc>
          <w:tcPr>
            <w:tcW w:w="0" w:type="auto"/>
          </w:tcPr>
          <w:p w14:paraId="341628BE" w14:textId="77777777" w:rsidR="00B210D9" w:rsidRPr="00FF4E67"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0D6D43">
              <w:rPr>
                <w:sz w:val="18"/>
                <w:szCs w:val="18"/>
              </w:rPr>
              <w:t>30128921</w:t>
            </w:r>
          </w:p>
        </w:tc>
        <w:tc>
          <w:tcPr>
            <w:tcW w:w="0" w:type="auto"/>
          </w:tcPr>
          <w:p w14:paraId="5125C1B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3200F1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Pr>
          <w:p w14:paraId="1FF0A3C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B210D9" w:rsidRPr="0001000C" w14:paraId="62DA64AC" w14:textId="77777777" w:rsidTr="00567F04">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B210D9" w:rsidRDefault="00B210D9" w:rsidP="00B210D9">
            <w:pPr>
              <w:jc w:val="center"/>
              <w:rPr>
                <w:sz w:val="18"/>
                <w:szCs w:val="18"/>
              </w:rPr>
            </w:pPr>
            <w:r>
              <w:rPr>
                <w:sz w:val="18"/>
                <w:szCs w:val="18"/>
              </w:rPr>
              <w:t xml:space="preserve">Park </w:t>
            </w:r>
            <w:r w:rsidRPr="00FA1F5E">
              <w:rPr>
                <w:i/>
                <w:sz w:val="18"/>
                <w:szCs w:val="18"/>
              </w:rPr>
              <w:t>et al.</w:t>
            </w:r>
          </w:p>
        </w:tc>
        <w:tc>
          <w:tcPr>
            <w:tcW w:w="0" w:type="auto"/>
          </w:tcPr>
          <w:p w14:paraId="57234753" w14:textId="77777777" w:rsidR="00B210D9" w:rsidRPr="0027557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F5E">
              <w:rPr>
                <w:sz w:val="18"/>
                <w:szCs w:val="18"/>
              </w:rPr>
              <w:t>29960990</w:t>
            </w:r>
          </w:p>
        </w:tc>
        <w:tc>
          <w:tcPr>
            <w:tcW w:w="0" w:type="auto"/>
          </w:tcPr>
          <w:p w14:paraId="7F7411F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1485D80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B210D9" w:rsidRPr="00FA1F5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0" w:type="auto"/>
          </w:tcPr>
          <w:p w14:paraId="4AF78F4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F excess</w:t>
            </w:r>
          </w:p>
        </w:tc>
        <w:tc>
          <w:tcPr>
            <w:tcW w:w="0" w:type="auto"/>
          </w:tcPr>
          <w:p w14:paraId="16415158" w14:textId="605458FC"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B210D9" w:rsidRPr="0001000C" w14:paraId="3373739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B210D9" w:rsidRDefault="00B210D9"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2DF38EDD" w14:textId="77777777" w:rsidR="00B210D9" w:rsidRPr="0097691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BC74A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13D2CCD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0" w:type="auto"/>
          </w:tcPr>
          <w:p w14:paraId="190963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 ± SD)</w:t>
            </w:r>
          </w:p>
        </w:tc>
        <w:tc>
          <w:tcPr>
            <w:tcW w:w="0" w:type="auto"/>
          </w:tcPr>
          <w:p w14:paraId="183E91FE" w14:textId="6816F6AD"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B210D9" w:rsidRPr="0001000C" w14:paraId="066657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B210D9" w:rsidRDefault="00B210D9"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3698B78" w14:textId="77777777" w:rsidR="00B210D9" w:rsidRPr="0097691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18572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104FACCF" w14:textId="77777777" w:rsidR="00B210D9" w:rsidRPr="004353FB"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5BA52B6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210D9" w:rsidRPr="0001000C" w14:paraId="448EBB8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B210D9" w:rsidRPr="00683444" w:rsidRDefault="00B210D9"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9D992E" w14:textId="77777777" w:rsidR="00B210D9" w:rsidRPr="003B5863"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310A5C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3F002F" w14:textId="77777777" w:rsidR="00B210D9" w:rsidRPr="0024631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40F6D3D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829542A" w14:textId="32E50CE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B210D9" w:rsidRPr="0001000C" w14:paraId="61010A6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B210D9" w:rsidRDefault="00B210D9"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1AFF879C"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5737DA">
              <w:rPr>
                <w:sz w:val="18"/>
                <w:szCs w:val="18"/>
              </w:rPr>
              <w:t>29292751</w:t>
            </w:r>
          </w:p>
        </w:tc>
        <w:tc>
          <w:tcPr>
            <w:tcW w:w="0" w:type="auto"/>
          </w:tcPr>
          <w:p w14:paraId="580222F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68E749" w14:textId="77777777" w:rsidR="00B210D9" w:rsidRPr="00246316"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677DA4B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210D9" w:rsidRPr="0001000C" w14:paraId="7C28E484" w14:textId="77777777" w:rsidTr="00A12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7968C" w14:textId="4AE5E9F4" w:rsidR="00B210D9" w:rsidRDefault="00B210D9" w:rsidP="00B210D9">
            <w:pPr>
              <w:jc w:val="center"/>
              <w:rPr>
                <w:sz w:val="18"/>
                <w:szCs w:val="18"/>
              </w:rPr>
            </w:pPr>
            <w:r>
              <w:rPr>
                <w:sz w:val="18"/>
                <w:szCs w:val="18"/>
              </w:rPr>
              <w:t xml:space="preserve">Scialla </w:t>
            </w:r>
            <w:r w:rsidRPr="00687D94">
              <w:rPr>
                <w:i/>
                <w:sz w:val="18"/>
                <w:szCs w:val="18"/>
              </w:rPr>
              <w:t>et al.</w:t>
            </w:r>
          </w:p>
        </w:tc>
        <w:tc>
          <w:tcPr>
            <w:tcW w:w="0" w:type="auto"/>
          </w:tcPr>
          <w:p w14:paraId="04474CC8" w14:textId="714D1745"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3E5958EB" w14:textId="3582B38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4B4F50F" w14:textId="722EB089"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D29F114" w14:textId="04377E3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F0F28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3D1261AF" w14:textId="3995A90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D82F013" wp14:editId="6340E403">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053A531D" w14:textId="4B78427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9933F87" w14:textId="5F9BE231" w:rsidR="00B210D9" w:rsidRPr="006434F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10F8D62B" w14:textId="7A416CC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353CE4F9" w14:textId="3AF62B1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B210D9" w:rsidRPr="0001000C" w14:paraId="78D7277F" w14:textId="77777777" w:rsidTr="00A126C6">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B210D9" w:rsidRDefault="00B210D9" w:rsidP="00B210D9">
            <w:pPr>
              <w:jc w:val="center"/>
              <w:rPr>
                <w:sz w:val="18"/>
                <w:szCs w:val="18"/>
              </w:rPr>
            </w:pPr>
            <w:proofErr w:type="spellStart"/>
            <w:r>
              <w:rPr>
                <w:sz w:val="18"/>
                <w:szCs w:val="18"/>
              </w:rPr>
              <w:lastRenderedPageBreak/>
              <w:t>Schlieper</w:t>
            </w:r>
            <w:proofErr w:type="spellEnd"/>
            <w:r>
              <w:rPr>
                <w:sz w:val="18"/>
                <w:szCs w:val="18"/>
              </w:rPr>
              <w:t xml:space="preserve"> </w:t>
            </w:r>
            <w:r w:rsidRPr="006434F9">
              <w:rPr>
                <w:i/>
                <w:sz w:val="18"/>
                <w:szCs w:val="18"/>
              </w:rPr>
              <w:t>et al.</w:t>
            </w:r>
          </w:p>
        </w:tc>
        <w:tc>
          <w:tcPr>
            <w:tcW w:w="0" w:type="auto"/>
          </w:tcPr>
          <w:p w14:paraId="6BF29EE3" w14:textId="77777777" w:rsidR="00B210D9" w:rsidRPr="000D6D4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434F9">
              <w:rPr>
                <w:sz w:val="18"/>
                <w:szCs w:val="18"/>
              </w:rPr>
              <w:t>21289218</w:t>
            </w:r>
          </w:p>
        </w:tc>
        <w:tc>
          <w:tcPr>
            <w:tcW w:w="0" w:type="auto"/>
          </w:tcPr>
          <w:p w14:paraId="55C6660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3744BBE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2E8C6C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1EE64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w:t>
            </w:r>
          </w:p>
        </w:tc>
        <w:tc>
          <w:tcPr>
            <w:tcW w:w="0" w:type="auto"/>
          </w:tcPr>
          <w:p w14:paraId="177458A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578EC7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6B151C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23EA915B" w14:textId="39DC9ABE"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B210D9" w:rsidRPr="0001000C" w14:paraId="065FE83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B210D9" w:rsidRDefault="00B210D9" w:rsidP="00B210D9">
            <w:pPr>
              <w:jc w:val="center"/>
              <w:rPr>
                <w:sz w:val="18"/>
                <w:szCs w:val="18"/>
              </w:rPr>
            </w:pPr>
            <w:r>
              <w:rPr>
                <w:sz w:val="18"/>
                <w:szCs w:val="18"/>
              </w:rPr>
              <w:t>Shiga et al.</w:t>
            </w:r>
          </w:p>
        </w:tc>
        <w:tc>
          <w:tcPr>
            <w:tcW w:w="0" w:type="auto"/>
          </w:tcPr>
          <w:p w14:paraId="0880041D" w14:textId="77777777" w:rsidR="00B210D9" w:rsidRPr="00D77F34"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697F">
              <w:rPr>
                <w:sz w:val="18"/>
                <w:szCs w:val="18"/>
              </w:rPr>
              <w:t>21819721</w:t>
            </w:r>
          </w:p>
        </w:tc>
        <w:tc>
          <w:tcPr>
            <w:tcW w:w="0" w:type="auto"/>
          </w:tcPr>
          <w:p w14:paraId="322A766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0DD55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7BD543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27FC56E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169F37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0" w:type="auto"/>
          </w:tcPr>
          <w:p w14:paraId="752AE4C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B210D9" w:rsidRPr="0001000C" w14:paraId="6DDED7F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B210D9" w:rsidRDefault="00B210D9"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54B02448" w14:textId="77777777" w:rsidR="00B210D9" w:rsidRPr="003C1FD5"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22200427</w:t>
            </w:r>
          </w:p>
        </w:tc>
        <w:tc>
          <w:tcPr>
            <w:tcW w:w="0" w:type="auto"/>
          </w:tcPr>
          <w:p w14:paraId="046CB42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948E9E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D422EA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0511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w:t>
            </w:r>
          </w:p>
        </w:tc>
        <w:tc>
          <w:tcPr>
            <w:tcW w:w="0" w:type="auto"/>
          </w:tcPr>
          <w:p w14:paraId="1073371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F143BDA" w14:textId="77777777" w:rsidR="00B210D9" w:rsidRPr="001C01B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2603833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B210D9" w:rsidRPr="0001000C" w14:paraId="2EB8AA3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B210D9" w:rsidRDefault="00B210D9"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28654F8" w14:textId="77777777" w:rsidR="00B210D9" w:rsidRPr="003C1FD5"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26769EA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B0A67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EECF2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8D5C7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1FB0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A830A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0D5F734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D620E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210D9" w:rsidRPr="0001000C" w14:paraId="43CDCB3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B210D9" w:rsidRDefault="00B210D9" w:rsidP="00B210D9">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694FB20B" w14:textId="77777777" w:rsidR="00B210D9" w:rsidRPr="009947B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5249">
              <w:rPr>
                <w:sz w:val="18"/>
                <w:szCs w:val="18"/>
              </w:rPr>
              <w:t>19491380</w:t>
            </w:r>
          </w:p>
        </w:tc>
        <w:tc>
          <w:tcPr>
            <w:tcW w:w="0" w:type="auto"/>
          </w:tcPr>
          <w:p w14:paraId="316E3A05" w14:textId="5C303EFB"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CB4AC7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A49BC4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29C8E8A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1B9227F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14B5CE" w14:textId="77777777" w:rsidR="00B210D9" w:rsidRPr="00AC0F8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228F6FB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3BD64B8" w14:textId="50A55D11"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B210D9" w:rsidRPr="0001000C" w14:paraId="03B4F1B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B210D9" w:rsidRPr="0045773A" w:rsidRDefault="00B210D9" w:rsidP="00B210D9">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63FB5BDC" w14:textId="77777777" w:rsidR="00B210D9" w:rsidRPr="0045773A"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D0DC6">
              <w:rPr>
                <w:sz w:val="18"/>
                <w:szCs w:val="18"/>
              </w:rPr>
              <w:t>15882283</w:t>
            </w:r>
          </w:p>
        </w:tc>
        <w:tc>
          <w:tcPr>
            <w:tcW w:w="0" w:type="auto"/>
          </w:tcPr>
          <w:p w14:paraId="3CFFE39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FCBA599"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29CB4D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50D1DF1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1E693AE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642F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79446974"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508E71EA" w14:textId="684ACCE4"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B210D9" w:rsidRPr="0001000C" w14:paraId="3373A4B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B210D9" w:rsidRDefault="00B210D9" w:rsidP="00B210D9">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2F3F7038" w14:textId="77777777" w:rsidR="00B210D9" w:rsidRPr="00C176D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947B0">
              <w:rPr>
                <w:sz w:val="18"/>
                <w:szCs w:val="18"/>
              </w:rPr>
              <w:t>26781652</w:t>
            </w:r>
          </w:p>
        </w:tc>
        <w:tc>
          <w:tcPr>
            <w:tcW w:w="0" w:type="auto"/>
          </w:tcPr>
          <w:p w14:paraId="2FC0EA3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16E5F99A"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FA5569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F6FFC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22BF158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7A9207A" w14:textId="77777777" w:rsidR="00B210D9" w:rsidRPr="00C42A80"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4E4FB2A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B210D9" w:rsidRPr="0001000C" w14:paraId="313695C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B210D9" w:rsidRDefault="00B210D9" w:rsidP="00B210D9">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7C222BC9" w14:textId="77777777" w:rsidR="00B210D9" w:rsidRPr="00052498"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59E4">
              <w:rPr>
                <w:sz w:val="18"/>
                <w:szCs w:val="18"/>
              </w:rPr>
              <w:t>22527202</w:t>
            </w:r>
          </w:p>
        </w:tc>
        <w:tc>
          <w:tcPr>
            <w:tcW w:w="0" w:type="auto"/>
          </w:tcPr>
          <w:p w14:paraId="45F6B754" w14:textId="401D4E0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4E3EE5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73BCE8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2C7011F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626D747D"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C1AB7C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0" w:type="auto"/>
          </w:tcPr>
          <w:p w14:paraId="48082082"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B210D9" w:rsidRPr="0001000C" w14:paraId="3A4911B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B210D9" w:rsidRDefault="00B210D9" w:rsidP="00B210D9">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03A73B21" w14:textId="77777777" w:rsidR="00B210D9" w:rsidRPr="0014640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372B50">
              <w:rPr>
                <w:sz w:val="18"/>
                <w:szCs w:val="18"/>
              </w:rPr>
              <w:t>22874483</w:t>
            </w:r>
          </w:p>
        </w:tc>
        <w:tc>
          <w:tcPr>
            <w:tcW w:w="0" w:type="auto"/>
          </w:tcPr>
          <w:p w14:paraId="41941C6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A129D3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72551B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BCCF6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c>
          <w:tcPr>
            <w:tcW w:w="0" w:type="auto"/>
          </w:tcPr>
          <w:p w14:paraId="6F6E11F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CB3FF41"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5054483D"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B210D9" w:rsidRPr="0001000C" w14:paraId="018F93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B210D9" w:rsidRDefault="00B210D9" w:rsidP="00B210D9">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4803CF80" w14:textId="77777777" w:rsidR="00B210D9" w:rsidRPr="00F5074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1FD5">
              <w:rPr>
                <w:sz w:val="18"/>
                <w:szCs w:val="18"/>
              </w:rPr>
              <w:t>23605174</w:t>
            </w:r>
          </w:p>
        </w:tc>
        <w:tc>
          <w:tcPr>
            <w:tcW w:w="0" w:type="auto"/>
          </w:tcPr>
          <w:p w14:paraId="553C308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11F5CE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B3BCEEE"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07E3F1A"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7647A81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08622B"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7AAAEBC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B210D9" w:rsidRPr="0001000C" w14:paraId="5CBF6E6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B210D9" w:rsidRDefault="00B210D9" w:rsidP="00B210D9">
            <w:pPr>
              <w:jc w:val="center"/>
              <w:rPr>
                <w:sz w:val="18"/>
                <w:szCs w:val="18"/>
                <w:lang w:eastAsia="ja-JP"/>
              </w:rPr>
            </w:pPr>
            <w:r>
              <w:rPr>
                <w:sz w:val="18"/>
                <w:szCs w:val="18"/>
              </w:rPr>
              <w:t xml:space="preserve">Wang </w:t>
            </w:r>
            <w:r w:rsidRPr="006F532F">
              <w:rPr>
                <w:i/>
                <w:sz w:val="18"/>
                <w:szCs w:val="18"/>
              </w:rPr>
              <w:t>et al.</w:t>
            </w:r>
          </w:p>
        </w:tc>
        <w:tc>
          <w:tcPr>
            <w:tcW w:w="0" w:type="auto"/>
          </w:tcPr>
          <w:p w14:paraId="0B3F9CD1" w14:textId="77777777" w:rsidR="00B210D9" w:rsidRPr="0097691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226FAB6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6017ECD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10E5FEF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B210D9" w:rsidRPr="0001000C" w14:paraId="6AADC03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B210D9" w:rsidRDefault="00B210D9" w:rsidP="00B210D9">
            <w:pPr>
              <w:jc w:val="center"/>
              <w:rPr>
                <w:sz w:val="18"/>
                <w:szCs w:val="18"/>
              </w:rPr>
            </w:pPr>
            <w:r>
              <w:rPr>
                <w:sz w:val="18"/>
                <w:szCs w:val="18"/>
              </w:rPr>
              <w:t xml:space="preserve">Yoshikawa </w:t>
            </w:r>
            <w:r w:rsidRPr="007D4C4D">
              <w:rPr>
                <w:i/>
                <w:sz w:val="18"/>
                <w:szCs w:val="18"/>
              </w:rPr>
              <w:t>et al.</w:t>
            </w:r>
          </w:p>
        </w:tc>
        <w:tc>
          <w:tcPr>
            <w:tcW w:w="0" w:type="auto"/>
          </w:tcPr>
          <w:p w14:paraId="37F40298" w14:textId="77777777" w:rsidR="00B210D9" w:rsidRPr="00FA1172"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271442D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55A9E5"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383F8"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CA8967"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D05F2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3EDB1C"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7E68AAD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B210D9" w:rsidRPr="0001000C" w14:paraId="7B9B323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B210D9" w:rsidRPr="00AE3D03" w:rsidRDefault="00B210D9" w:rsidP="00B210D9">
            <w:pPr>
              <w:jc w:val="center"/>
              <w:rPr>
                <w:sz w:val="18"/>
                <w:szCs w:val="18"/>
              </w:rPr>
            </w:pPr>
            <w:r>
              <w:rPr>
                <w:sz w:val="18"/>
                <w:szCs w:val="18"/>
              </w:rPr>
              <w:t xml:space="preserve">Zhang </w:t>
            </w:r>
            <w:r w:rsidRPr="00AA23DD">
              <w:rPr>
                <w:i/>
                <w:sz w:val="18"/>
                <w:szCs w:val="18"/>
              </w:rPr>
              <w:t>et al</w:t>
            </w:r>
          </w:p>
        </w:tc>
        <w:tc>
          <w:tcPr>
            <w:tcW w:w="0" w:type="auto"/>
          </w:tcPr>
          <w:p w14:paraId="78D0FDE5" w14:textId="77777777" w:rsidR="00B210D9" w:rsidRPr="00AE3D0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23DD">
              <w:rPr>
                <w:sz w:val="18"/>
                <w:szCs w:val="18"/>
              </w:rPr>
              <w:t>31079116</w:t>
            </w:r>
          </w:p>
        </w:tc>
        <w:tc>
          <w:tcPr>
            <w:tcW w:w="0" w:type="auto"/>
          </w:tcPr>
          <w:p w14:paraId="04A9203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46D3A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3325B1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DCC49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96EA2C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0" w:type="auto"/>
          </w:tcPr>
          <w:p w14:paraId="2467A8E7"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7C75C18"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B210D9" w:rsidRPr="0001000C" w14:paraId="35EE49A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B210D9" w:rsidRPr="00CD0DC6" w:rsidRDefault="00B210D9" w:rsidP="00B210D9">
            <w:pPr>
              <w:jc w:val="center"/>
              <w:rPr>
                <w:sz w:val="18"/>
                <w:szCs w:val="18"/>
              </w:rPr>
            </w:pPr>
            <w:r>
              <w:rPr>
                <w:sz w:val="18"/>
                <w:szCs w:val="18"/>
              </w:rPr>
              <w:lastRenderedPageBreak/>
              <w:t xml:space="preserve">Zhang </w:t>
            </w:r>
            <w:r w:rsidRPr="00052498">
              <w:rPr>
                <w:i/>
                <w:sz w:val="18"/>
                <w:szCs w:val="18"/>
              </w:rPr>
              <w:t>et al.</w:t>
            </w:r>
          </w:p>
        </w:tc>
        <w:tc>
          <w:tcPr>
            <w:tcW w:w="0" w:type="auto"/>
          </w:tcPr>
          <w:p w14:paraId="24CD1663" w14:textId="77777777" w:rsidR="00B210D9" w:rsidRPr="00CD0DC6"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052498">
              <w:rPr>
                <w:sz w:val="18"/>
                <w:szCs w:val="18"/>
              </w:rPr>
              <w:t>26112236</w:t>
            </w:r>
          </w:p>
        </w:tc>
        <w:tc>
          <w:tcPr>
            <w:tcW w:w="0" w:type="auto"/>
          </w:tcPr>
          <w:p w14:paraId="6AE095E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E392C3"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822691"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0E7FD0"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44A210F"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AE315C4" w14:textId="77777777" w:rsidR="00B210D9" w:rsidRPr="0073677B"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4C6C776" w14:textId="77777777"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B210D9" w:rsidRPr="0001000C" w14:paraId="5A25267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B210D9" w:rsidRDefault="00B210D9" w:rsidP="00B210D9">
            <w:pPr>
              <w:jc w:val="center"/>
              <w:rPr>
                <w:sz w:val="18"/>
                <w:szCs w:val="18"/>
              </w:rPr>
            </w:pPr>
            <w:r>
              <w:rPr>
                <w:sz w:val="18"/>
                <w:szCs w:val="18"/>
              </w:rPr>
              <w:t xml:space="preserve">Zhang </w:t>
            </w:r>
            <w:r w:rsidRPr="00E814A3">
              <w:rPr>
                <w:i/>
                <w:sz w:val="18"/>
                <w:szCs w:val="18"/>
              </w:rPr>
              <w:t>et al.</w:t>
            </w:r>
          </w:p>
        </w:tc>
        <w:tc>
          <w:tcPr>
            <w:tcW w:w="0" w:type="auto"/>
          </w:tcPr>
          <w:p w14:paraId="2B761B2B" w14:textId="77777777" w:rsidR="00B210D9" w:rsidRPr="00213D4E"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814A3">
              <w:rPr>
                <w:sz w:val="18"/>
                <w:szCs w:val="18"/>
              </w:rPr>
              <w:t>24193439</w:t>
            </w:r>
          </w:p>
        </w:tc>
        <w:tc>
          <w:tcPr>
            <w:tcW w:w="0" w:type="auto"/>
          </w:tcPr>
          <w:p w14:paraId="6CFD146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041D04"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6CD9F073"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EA6F5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FBEA809"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3041411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26B687F"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94B91C" w14:textId="77777777" w:rsidR="00B210D9" w:rsidRPr="00213D4E" w:rsidRDefault="00B210D9"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0" w:type="auto"/>
          </w:tcPr>
          <w:p w14:paraId="4D8E535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68212213" w14:textId="48F662A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B210D9" w:rsidRPr="0001000C" w14:paraId="4575D14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8FF66" w14:textId="5DD361EA" w:rsidR="00B210D9" w:rsidRPr="00A8665D" w:rsidRDefault="00B210D9" w:rsidP="00B210D9">
            <w:pPr>
              <w:jc w:val="center"/>
              <w:rPr>
                <w:sz w:val="18"/>
                <w:szCs w:val="18"/>
              </w:rPr>
            </w:pPr>
            <w:r>
              <w:rPr>
                <w:sz w:val="18"/>
                <w:szCs w:val="18"/>
              </w:rPr>
              <w:t xml:space="preserve">Zou </w:t>
            </w:r>
            <w:r w:rsidRPr="00342F2D">
              <w:rPr>
                <w:i/>
                <w:sz w:val="18"/>
                <w:szCs w:val="18"/>
              </w:rPr>
              <w:t>et al.</w:t>
            </w:r>
          </w:p>
        </w:tc>
        <w:tc>
          <w:tcPr>
            <w:tcW w:w="0" w:type="auto"/>
          </w:tcPr>
          <w:p w14:paraId="79EAC511" w14:textId="116027DA" w:rsidR="00B210D9" w:rsidRPr="00A8665D"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42F2D">
              <w:rPr>
                <w:sz w:val="18"/>
                <w:szCs w:val="18"/>
              </w:rPr>
              <w:t>32216514</w:t>
            </w:r>
          </w:p>
        </w:tc>
        <w:tc>
          <w:tcPr>
            <w:tcW w:w="0" w:type="auto"/>
          </w:tcPr>
          <w:p w14:paraId="3E971549" w14:textId="30E58181"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51871F4" w14:textId="6FA60B4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5D86EB6" w14:textId="500A8AD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6B1C2A7C" w14:textId="3F7D25DC"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5</w:t>
            </w:r>
          </w:p>
        </w:tc>
        <w:tc>
          <w:tcPr>
            <w:tcW w:w="0" w:type="auto"/>
          </w:tcPr>
          <w:p w14:paraId="3296C63E" w14:textId="3F2234E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tcPr>
          <w:p w14:paraId="5D400147" w14:textId="1E543C70"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7B7DE8F1" w14:textId="209F6935"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w:t>
            </w:r>
          </w:p>
        </w:tc>
        <w:tc>
          <w:tcPr>
            <w:tcW w:w="0" w:type="auto"/>
          </w:tcPr>
          <w:p w14:paraId="285E51D3" w14:textId="1E93EBE6" w:rsidR="00B210D9" w:rsidRDefault="00B210D9"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B210D9" w:rsidRPr="0001000C" w14:paraId="47F26D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B210D9" w:rsidRDefault="00B210D9" w:rsidP="00B210D9">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6F6DB48C" w14:textId="77777777" w:rsidR="00B210D9" w:rsidRPr="003B5863"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5EB460DC"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41B3E2"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5C9EE12E" w14:textId="77777777"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B210D9" w:rsidRDefault="00B210D9"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A0774A" w:rsidRDefault="00A0774A" w:rsidP="005C686B">
      <w:pPr>
        <w:spacing w:after="0" w:line="240" w:lineRule="auto"/>
      </w:pPr>
      <w:r>
        <w:separator/>
      </w:r>
    </w:p>
  </w:endnote>
  <w:endnote w:type="continuationSeparator" w:id="0">
    <w:p w14:paraId="22492127" w14:textId="77777777" w:rsidR="00A0774A" w:rsidRDefault="00A0774A"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A0774A" w:rsidRDefault="00A0774A" w:rsidP="005C686B">
      <w:pPr>
        <w:spacing w:after="0" w:line="240" w:lineRule="auto"/>
      </w:pPr>
      <w:r>
        <w:separator/>
      </w:r>
    </w:p>
  </w:footnote>
  <w:footnote w:type="continuationSeparator" w:id="0">
    <w:p w14:paraId="5C2D0D14" w14:textId="77777777" w:rsidR="00A0774A" w:rsidRDefault="00A0774A"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1E77EA"/>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4387"/>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0D62"/>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060AF"/>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620"/>
    <w:rsid w:val="009C68CB"/>
    <w:rsid w:val="009C72DE"/>
    <w:rsid w:val="009D0A48"/>
    <w:rsid w:val="009D1C4B"/>
    <w:rsid w:val="009D65A4"/>
    <w:rsid w:val="009E55E0"/>
    <w:rsid w:val="009E6CF1"/>
    <w:rsid w:val="009F40FE"/>
    <w:rsid w:val="009F56C1"/>
    <w:rsid w:val="009F5763"/>
    <w:rsid w:val="00A004C1"/>
    <w:rsid w:val="00A00889"/>
    <w:rsid w:val="00A0774A"/>
    <w:rsid w:val="00A077D9"/>
    <w:rsid w:val="00A126C6"/>
    <w:rsid w:val="00A2146E"/>
    <w:rsid w:val="00A30716"/>
    <w:rsid w:val="00A326E2"/>
    <w:rsid w:val="00A32BD2"/>
    <w:rsid w:val="00A3390B"/>
    <w:rsid w:val="00A34651"/>
    <w:rsid w:val="00A34F1A"/>
    <w:rsid w:val="00A36540"/>
    <w:rsid w:val="00A4096E"/>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3BB6"/>
    <w:rsid w:val="00AF4D6A"/>
    <w:rsid w:val="00B0212C"/>
    <w:rsid w:val="00B047EE"/>
    <w:rsid w:val="00B06FF1"/>
    <w:rsid w:val="00B11FDF"/>
    <w:rsid w:val="00B160A7"/>
    <w:rsid w:val="00B1738C"/>
    <w:rsid w:val="00B210D9"/>
    <w:rsid w:val="00B2372F"/>
    <w:rsid w:val="00B27183"/>
    <w:rsid w:val="00B3511D"/>
    <w:rsid w:val="00B36DAD"/>
    <w:rsid w:val="00B40CC7"/>
    <w:rsid w:val="00B41C25"/>
    <w:rsid w:val="00B42434"/>
    <w:rsid w:val="00B44A0A"/>
    <w:rsid w:val="00B47512"/>
    <w:rsid w:val="00B50F28"/>
    <w:rsid w:val="00B534BE"/>
    <w:rsid w:val="00B57446"/>
    <w:rsid w:val="00B61088"/>
    <w:rsid w:val="00B61CE8"/>
    <w:rsid w:val="00B71868"/>
    <w:rsid w:val="00B760B2"/>
    <w:rsid w:val="00B77D6C"/>
    <w:rsid w:val="00B846D0"/>
    <w:rsid w:val="00B92EE3"/>
    <w:rsid w:val="00B94492"/>
    <w:rsid w:val="00B963EB"/>
    <w:rsid w:val="00B968C1"/>
    <w:rsid w:val="00B97884"/>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4584"/>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C798D"/>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A5DEC"/>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82E22-40C8-446A-8570-55F0D17D3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43</Pages>
  <Words>142386</Words>
  <Characters>811601</Characters>
  <Application>Microsoft Office Word</Application>
  <DocSecurity>0</DocSecurity>
  <Lines>6763</Lines>
  <Paragraphs>1904</Paragraphs>
  <ScaleCrop>false</ScaleCrop>
  <Company/>
  <LinksUpToDate>false</LinksUpToDate>
  <CharactersWithSpaces>95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1</cp:revision>
  <dcterms:created xsi:type="dcterms:W3CDTF">2021-05-04T15:21:00Z</dcterms:created>
  <dcterms:modified xsi:type="dcterms:W3CDTF">2021-05-0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